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013BA" w:rsidRDefault="00F013BA">
      <w:r>
        <w:t>Introduction</w:t>
      </w:r>
    </w:p>
    <w:p w:rsidR="00907FFA" w:rsidRDefault="00D73B0B">
      <w:r>
        <w:t>The</w:t>
      </w:r>
      <w:r w:rsidR="00907FFA">
        <w:t xml:space="preserve"> three phase pulse width modulation (PWM) </w:t>
      </w:r>
      <w:r>
        <w:t xml:space="preserve"> voltage source inverters (VSI) are widely used in adjustable speed drive applications. </w:t>
      </w:r>
    </w:p>
    <w:p w:rsidR="00907FFA" w:rsidRDefault="00907FFA"/>
    <w:p w:rsidR="00F013BA" w:rsidRDefault="00F013BA">
      <w:r>
        <w:t>Literature</w:t>
      </w:r>
    </w:p>
    <w:p w:rsidR="00B75F71" w:rsidRDefault="001628BB">
      <w:r>
        <w:t xml:space="preserve">[8] uses eCAP module of the DSP to compensate the dead-time effect. </w:t>
      </w:r>
      <w:r w:rsidR="00BE615C">
        <w:t xml:space="preserve">eCAP module is used as a time stamper to measure elapsed time of Ton in a one </w:t>
      </w:r>
      <w:r w:rsidR="0008566D">
        <w:t>switching</w:t>
      </w:r>
      <w:r w:rsidR="00BE615C">
        <w:t xml:space="preserve"> period.</w:t>
      </w:r>
      <w:r w:rsidR="0008566D">
        <w:t xml:space="preserve"> The average inverter pole voltage is then calculated by assuming dc link is constant and no voltage on the inverter switches. </w:t>
      </w:r>
      <w:r w:rsidR="00B56B7E">
        <w:t xml:space="preserve">The compensation method given in the paper does not need any of the phase current value. </w:t>
      </w:r>
      <w:r w:rsidR="006640FF">
        <w:t xml:space="preserve">The desired reference voltage is known, the actual phase voltage is known (by using eCAP) the compensation is done after two sampling periods (comes from digital delay plus PWM update delay). To further improve this method PI regulator is used to </w:t>
      </w:r>
      <w:r w:rsidR="006640FF" w:rsidRPr="006640FF">
        <w:t>zeroize</w:t>
      </w:r>
      <w:r w:rsidR="006640FF">
        <w:t xml:space="preserve"> difference of the voltages.</w:t>
      </w:r>
    </w:p>
    <w:p w:rsidR="006640FF" w:rsidRDefault="006640FF">
      <w:pPr>
        <w:rPr>
          <w:b/>
          <w:u w:val="single"/>
        </w:rPr>
      </w:pPr>
    </w:p>
    <w:p w:rsidR="00B75F71" w:rsidRDefault="00B75F71">
      <w:pPr>
        <w:rPr>
          <w:b/>
          <w:u w:val="single"/>
        </w:rPr>
      </w:pPr>
    </w:p>
    <w:p w:rsidR="00B75F71" w:rsidRDefault="00B75F71">
      <w:pPr>
        <w:rPr>
          <w:b/>
          <w:u w:val="single"/>
        </w:rPr>
      </w:pPr>
      <w:r>
        <w:rPr>
          <w:b/>
          <w:u w:val="single"/>
        </w:rPr>
        <w:br w:type="page"/>
      </w:r>
    </w:p>
    <w:p w:rsidR="002545E6" w:rsidRDefault="00B53C79" w:rsidP="003507B3">
      <w:pPr>
        <w:widowControl w:val="0"/>
        <w:autoSpaceDE w:val="0"/>
        <w:autoSpaceDN w:val="0"/>
        <w:adjustRightInd w:val="0"/>
        <w:spacing w:after="0" w:line="240" w:lineRule="auto"/>
        <w:rPr>
          <w:b/>
          <w:u w:val="single"/>
        </w:rPr>
      </w:pPr>
      <w:r w:rsidRPr="00FB603E">
        <w:rPr>
          <w:b/>
          <w:u w:val="single"/>
        </w:rPr>
        <w:lastRenderedPageBreak/>
        <w:t>Related_topics</w:t>
      </w:r>
    </w:p>
    <w:p w:rsidR="00FB603E" w:rsidRPr="00FB603E" w:rsidRDefault="00FB603E" w:rsidP="003507B3">
      <w:pPr>
        <w:widowControl w:val="0"/>
        <w:autoSpaceDE w:val="0"/>
        <w:autoSpaceDN w:val="0"/>
        <w:adjustRightInd w:val="0"/>
        <w:spacing w:after="0" w:line="240" w:lineRule="auto"/>
        <w:rPr>
          <w:b/>
          <w:u w:val="single"/>
        </w:rPr>
      </w:pPr>
    </w:p>
    <w:p w:rsidR="004027D6" w:rsidRDefault="00D41AED" w:rsidP="00D41AED">
      <w:pPr>
        <w:pStyle w:val="ListParagraph"/>
        <w:widowControl w:val="0"/>
        <w:numPr>
          <w:ilvl w:val="0"/>
          <w:numId w:val="2"/>
        </w:numPr>
        <w:autoSpaceDE w:val="0"/>
        <w:autoSpaceDN w:val="0"/>
        <w:adjustRightInd w:val="0"/>
        <w:spacing w:after="0" w:line="240" w:lineRule="auto"/>
      </w:pPr>
      <w:r>
        <w:t xml:space="preserve">id &amp;iq decoupling control strategy </w:t>
      </w:r>
    </w:p>
    <w:p w:rsidR="00B855BB" w:rsidRDefault="0023335E" w:rsidP="004027D6">
      <w:pPr>
        <w:pStyle w:val="ListParagraph"/>
        <w:widowControl w:val="0"/>
        <w:numPr>
          <w:ilvl w:val="1"/>
          <w:numId w:val="2"/>
        </w:numPr>
        <w:autoSpaceDE w:val="0"/>
        <w:autoSpaceDN w:val="0"/>
        <w:adjustRightInd w:val="0"/>
        <w:spacing w:after="0" w:line="240" w:lineRule="auto"/>
      </w:pPr>
      <w:r>
        <w:t>[6]</w:t>
      </w:r>
    </w:p>
    <w:p w:rsidR="0023335E" w:rsidRDefault="0023335E" w:rsidP="004027D6">
      <w:pPr>
        <w:pStyle w:val="ListParagraph"/>
        <w:widowControl w:val="0"/>
        <w:numPr>
          <w:ilvl w:val="2"/>
          <w:numId w:val="2"/>
        </w:numPr>
        <w:autoSpaceDE w:val="0"/>
        <w:autoSpaceDN w:val="0"/>
        <w:adjustRightInd w:val="0"/>
        <w:spacing w:after="0" w:line="240" w:lineRule="auto"/>
      </w:pPr>
      <w:r>
        <w:t>to reduce the additional losses of the PMSM during the dynamic processes</w:t>
      </w:r>
    </w:p>
    <w:p w:rsidR="00DE7A87" w:rsidRDefault="00BB0D89" w:rsidP="00BB0D89">
      <w:pPr>
        <w:pStyle w:val="ListParagraph"/>
        <w:widowControl w:val="0"/>
        <w:numPr>
          <w:ilvl w:val="3"/>
          <w:numId w:val="2"/>
        </w:numPr>
        <w:autoSpaceDE w:val="0"/>
        <w:autoSpaceDN w:val="0"/>
        <w:adjustRightInd w:val="0"/>
        <w:spacing w:after="0" w:line="240" w:lineRule="auto"/>
      </w:pPr>
      <w:r>
        <w:t xml:space="preserve">The dynamic process of starting and braking is simulated, and the simulation results validate the effectiveness of the proposed approach in reducing additional loss. </w:t>
      </w:r>
      <w:r>
        <w:cr/>
      </w:r>
    </w:p>
    <w:p w:rsidR="00DE7A87" w:rsidRDefault="00DE7A87" w:rsidP="00DE7A87">
      <w:pPr>
        <w:pStyle w:val="ListParagraph"/>
        <w:widowControl w:val="0"/>
        <w:numPr>
          <w:ilvl w:val="1"/>
          <w:numId w:val="2"/>
        </w:numPr>
        <w:autoSpaceDE w:val="0"/>
        <w:autoSpaceDN w:val="0"/>
        <w:adjustRightInd w:val="0"/>
        <w:spacing w:after="0" w:line="240" w:lineRule="auto"/>
      </w:pPr>
      <w:r>
        <w:t>[11]</w:t>
      </w:r>
    </w:p>
    <w:p w:rsidR="00DE7A87" w:rsidRDefault="00DE7A87" w:rsidP="00DE7A87">
      <w:pPr>
        <w:pStyle w:val="ListParagraph"/>
        <w:widowControl w:val="0"/>
        <w:numPr>
          <w:ilvl w:val="2"/>
          <w:numId w:val="2"/>
        </w:numPr>
        <w:autoSpaceDE w:val="0"/>
        <w:autoSpaceDN w:val="0"/>
        <w:adjustRightInd w:val="0"/>
        <w:spacing w:after="0" w:line="240" w:lineRule="auto"/>
      </w:pPr>
      <w:r>
        <w:t>coupling effects between two axes which may degrade current control performance</w:t>
      </w:r>
    </w:p>
    <w:p w:rsidR="00DE7A87" w:rsidRDefault="00DE7A87" w:rsidP="00DE7A87">
      <w:pPr>
        <w:pStyle w:val="ListParagraph"/>
        <w:widowControl w:val="0"/>
        <w:numPr>
          <w:ilvl w:val="3"/>
          <w:numId w:val="2"/>
        </w:numPr>
        <w:autoSpaceDE w:val="0"/>
        <w:autoSpaceDN w:val="0"/>
        <w:adjustRightInd w:val="0"/>
        <w:spacing w:after="0" w:line="240" w:lineRule="auto"/>
      </w:pPr>
      <w:r>
        <w:t xml:space="preserve"> The proposed scheme is more robust to cross-coupling inductances and parameter errors, compared to conventional decoupling methods</w:t>
      </w:r>
    </w:p>
    <w:p w:rsidR="00407B88" w:rsidRDefault="00407B88" w:rsidP="00FB603E">
      <w:pPr>
        <w:pStyle w:val="ListParagraph"/>
        <w:widowControl w:val="0"/>
        <w:autoSpaceDE w:val="0"/>
        <w:autoSpaceDN w:val="0"/>
        <w:adjustRightInd w:val="0"/>
        <w:spacing w:after="0" w:line="240" w:lineRule="auto"/>
        <w:ind w:left="1440"/>
      </w:pPr>
    </w:p>
    <w:p w:rsidR="001C4070" w:rsidRDefault="001C4070" w:rsidP="0023335E">
      <w:pPr>
        <w:pStyle w:val="ListParagraph"/>
        <w:widowControl w:val="0"/>
        <w:numPr>
          <w:ilvl w:val="0"/>
          <w:numId w:val="2"/>
        </w:numPr>
        <w:autoSpaceDE w:val="0"/>
        <w:autoSpaceDN w:val="0"/>
        <w:adjustRightInd w:val="0"/>
        <w:spacing w:after="0" w:line="240" w:lineRule="auto"/>
      </w:pPr>
      <w:r>
        <w:t xml:space="preserve">output voltage distortion, (due to o dead-time, switching time, delay time, voltage drops on semiconductors, freewheeling diode, </w:t>
      </w:r>
      <w:r w:rsidR="00650AFF">
        <w:t xml:space="preserve">parasitic capacitance, </w:t>
      </w:r>
      <w:r>
        <w:t>etc)</w:t>
      </w:r>
    </w:p>
    <w:p w:rsidR="0023335E" w:rsidRDefault="00F124B6" w:rsidP="004027D6">
      <w:pPr>
        <w:pStyle w:val="ListParagraph"/>
        <w:widowControl w:val="0"/>
        <w:numPr>
          <w:ilvl w:val="1"/>
          <w:numId w:val="2"/>
        </w:numPr>
        <w:autoSpaceDE w:val="0"/>
        <w:autoSpaceDN w:val="0"/>
        <w:adjustRightInd w:val="0"/>
        <w:spacing w:after="0" w:line="240" w:lineRule="auto"/>
      </w:pPr>
      <w:r>
        <w:t>[8]</w:t>
      </w:r>
    </w:p>
    <w:p w:rsidR="00F124B6" w:rsidRDefault="00F124B6" w:rsidP="004027D6">
      <w:pPr>
        <w:pStyle w:val="ListParagraph"/>
        <w:widowControl w:val="0"/>
        <w:numPr>
          <w:ilvl w:val="2"/>
          <w:numId w:val="2"/>
        </w:numPr>
        <w:autoSpaceDE w:val="0"/>
        <w:autoSpaceDN w:val="0"/>
        <w:adjustRightInd w:val="0"/>
        <w:spacing w:after="0" w:line="240" w:lineRule="auto"/>
      </w:pPr>
      <w:r>
        <w:t>the dead-time results in the voltage distortion of the pole voltages which causes low order harmonic components in the output current of the inverter</w:t>
      </w:r>
    </w:p>
    <w:p w:rsidR="00F124B6" w:rsidRDefault="00F124B6" w:rsidP="004027D6">
      <w:pPr>
        <w:pStyle w:val="ListParagraph"/>
        <w:widowControl w:val="0"/>
        <w:numPr>
          <w:ilvl w:val="3"/>
          <w:numId w:val="2"/>
        </w:numPr>
        <w:autoSpaceDE w:val="0"/>
        <w:autoSpaceDN w:val="0"/>
        <w:adjustRightInd w:val="0"/>
        <w:spacing w:after="0" w:line="240" w:lineRule="auto"/>
      </w:pPr>
      <w:r>
        <w:t>the 5th and 7th harmonic currents are reduced</w:t>
      </w:r>
    </w:p>
    <w:p w:rsidR="001C4070" w:rsidRDefault="007D4D28" w:rsidP="001C4070">
      <w:pPr>
        <w:pStyle w:val="ListParagraph"/>
        <w:widowControl w:val="0"/>
        <w:numPr>
          <w:ilvl w:val="1"/>
          <w:numId w:val="2"/>
        </w:numPr>
        <w:autoSpaceDE w:val="0"/>
        <w:autoSpaceDN w:val="0"/>
        <w:adjustRightInd w:val="0"/>
        <w:spacing w:after="0" w:line="240" w:lineRule="auto"/>
      </w:pPr>
      <w:r>
        <w:t>[15]</w:t>
      </w:r>
    </w:p>
    <w:p w:rsidR="007D4D28" w:rsidRDefault="00F61E6E" w:rsidP="00F61E6E">
      <w:pPr>
        <w:pStyle w:val="ListParagraph"/>
        <w:widowControl w:val="0"/>
        <w:numPr>
          <w:ilvl w:val="2"/>
          <w:numId w:val="2"/>
        </w:numPr>
        <w:autoSpaceDE w:val="0"/>
        <w:autoSpaceDN w:val="0"/>
        <w:adjustRightInd w:val="0"/>
        <w:spacing w:after="0" w:line="240" w:lineRule="auto"/>
      </w:pPr>
      <w:r>
        <w:t>In model-based motor control techniques, voltage precision is crucial for control quality. Thus, a high precision voltage error compensation strategy is required.</w:t>
      </w:r>
    </w:p>
    <w:p w:rsidR="00F61E6E" w:rsidRDefault="00F61E6E" w:rsidP="00F61E6E">
      <w:pPr>
        <w:pStyle w:val="ListParagraph"/>
        <w:widowControl w:val="0"/>
        <w:numPr>
          <w:ilvl w:val="3"/>
          <w:numId w:val="2"/>
        </w:numPr>
        <w:autoSpaceDE w:val="0"/>
        <w:autoSpaceDN w:val="0"/>
        <w:adjustRightInd w:val="0"/>
        <w:spacing w:after="0" w:line="240" w:lineRule="auto"/>
      </w:pPr>
      <w:r>
        <w:t>The voltage distortion principles of MOSFET-based inverter and IGBT-based inverter were analyzed and compared. All voltage error factors were considered in the proposed voltage distortion compensation strategy. With the proposed graphical compensation strategy, the voltage error between reference voltage and output voltage is precisely compensated both in steady state and dynamic process. With current observer, inherent delay of phase current is overcome. The noise in phase currents is eliminated by using a lowpass filter. After voltage distortion compensation, the current total harmonic distortion (THD) is obviously lower.</w:t>
      </w:r>
    </w:p>
    <w:p w:rsidR="00E143EB" w:rsidRDefault="00E143EB" w:rsidP="00E143EB">
      <w:pPr>
        <w:pStyle w:val="ListParagraph"/>
        <w:widowControl w:val="0"/>
        <w:numPr>
          <w:ilvl w:val="1"/>
          <w:numId w:val="2"/>
        </w:numPr>
        <w:autoSpaceDE w:val="0"/>
        <w:autoSpaceDN w:val="0"/>
        <w:adjustRightInd w:val="0"/>
        <w:spacing w:after="0" w:line="240" w:lineRule="auto"/>
      </w:pPr>
      <w:r>
        <w:t>[16]</w:t>
      </w:r>
    </w:p>
    <w:p w:rsidR="008F27D2" w:rsidRDefault="008F27D2" w:rsidP="008F27D2">
      <w:pPr>
        <w:pStyle w:val="ListParagraph"/>
        <w:widowControl w:val="0"/>
        <w:numPr>
          <w:ilvl w:val="2"/>
          <w:numId w:val="2"/>
        </w:numPr>
        <w:autoSpaceDE w:val="0"/>
        <w:autoSpaceDN w:val="0"/>
        <w:adjustRightInd w:val="0"/>
        <w:spacing w:after="0" w:line="240" w:lineRule="auto"/>
      </w:pPr>
      <w:r>
        <w:t>paper strives to give full analysis for phase-current distortion and zero-current clamping phenomenon caused by parasitic capacitance of power devices and every power device is paralleled with additional capacitors of different values in the simulation and experiment</w:t>
      </w:r>
    </w:p>
    <w:p w:rsidR="00F60DB1" w:rsidRDefault="009C4231" w:rsidP="00F60DB1">
      <w:pPr>
        <w:pStyle w:val="ListParagraph"/>
        <w:widowControl w:val="0"/>
        <w:numPr>
          <w:ilvl w:val="1"/>
          <w:numId w:val="2"/>
        </w:numPr>
        <w:autoSpaceDE w:val="0"/>
        <w:autoSpaceDN w:val="0"/>
        <w:adjustRightInd w:val="0"/>
        <w:spacing w:after="0" w:line="240" w:lineRule="auto"/>
      </w:pPr>
      <w:r>
        <w:t>[17]</w:t>
      </w:r>
    </w:p>
    <w:p w:rsidR="009C4231" w:rsidRDefault="009C4231" w:rsidP="009C4231">
      <w:pPr>
        <w:pStyle w:val="ListParagraph"/>
        <w:widowControl w:val="0"/>
        <w:numPr>
          <w:ilvl w:val="2"/>
          <w:numId w:val="2"/>
        </w:numPr>
        <w:autoSpaceDE w:val="0"/>
        <w:autoSpaceDN w:val="0"/>
        <w:adjustRightInd w:val="0"/>
        <w:spacing w:after="0" w:line="240" w:lineRule="auto"/>
      </w:pPr>
      <w:r>
        <w:t>The performance of Predictive Current Control largely depends on the accuracy of the model.Many nonlinear factors such as dead time may cause a slight difference between the real model and the ideal model. This will lead to an error between real output voltage and reference voltage, which deteriorates the waveform and increases the THD of phase current, besides, oscillation also appears in torque and speed.</w:t>
      </w:r>
    </w:p>
    <w:p w:rsidR="009C4231" w:rsidRDefault="00D238F5" w:rsidP="009C4231">
      <w:pPr>
        <w:pStyle w:val="ListParagraph"/>
        <w:widowControl w:val="0"/>
        <w:numPr>
          <w:ilvl w:val="2"/>
          <w:numId w:val="2"/>
        </w:numPr>
        <w:autoSpaceDE w:val="0"/>
        <w:autoSpaceDN w:val="0"/>
        <w:adjustRightInd w:val="0"/>
        <w:spacing w:after="0" w:line="240" w:lineRule="auto"/>
      </w:pPr>
      <w:r>
        <w:t xml:space="preserve">A novel adaptive dead-time compensation method based on PWM predictive </w:t>
      </w:r>
      <w:r>
        <w:lastRenderedPageBreak/>
        <w:t>control is proposed in this paper</w:t>
      </w:r>
    </w:p>
    <w:p w:rsidR="00D238F5" w:rsidRDefault="00D238F5" w:rsidP="00D238F5">
      <w:pPr>
        <w:pStyle w:val="ListParagraph"/>
        <w:widowControl w:val="0"/>
        <w:numPr>
          <w:ilvl w:val="3"/>
          <w:numId w:val="2"/>
        </w:numPr>
        <w:autoSpaceDE w:val="0"/>
        <w:autoSpaceDN w:val="0"/>
        <w:adjustRightInd w:val="0"/>
        <w:spacing w:after="0" w:line="240" w:lineRule="auto"/>
      </w:pPr>
      <w:r>
        <w:t>The simulation and experimental results prove that this method is effective in the restraining of dead-time effect and polishing the phase current waveform, besides, it is with adaptivity.</w:t>
      </w:r>
      <w:r>
        <w:tab/>
      </w:r>
    </w:p>
    <w:p w:rsidR="001F70BD" w:rsidRDefault="001F70BD" w:rsidP="001F70BD">
      <w:pPr>
        <w:pStyle w:val="ListParagraph"/>
        <w:widowControl w:val="0"/>
        <w:numPr>
          <w:ilvl w:val="1"/>
          <w:numId w:val="2"/>
        </w:numPr>
        <w:autoSpaceDE w:val="0"/>
        <w:autoSpaceDN w:val="0"/>
        <w:adjustRightInd w:val="0"/>
        <w:spacing w:after="0" w:line="240" w:lineRule="auto"/>
      </w:pPr>
      <w:r>
        <w:t>[18]</w:t>
      </w:r>
    </w:p>
    <w:p w:rsidR="001F70BD" w:rsidRDefault="001F70BD" w:rsidP="001F70BD">
      <w:pPr>
        <w:pStyle w:val="ListParagraph"/>
        <w:widowControl w:val="0"/>
        <w:numPr>
          <w:ilvl w:val="2"/>
          <w:numId w:val="2"/>
        </w:numPr>
        <w:autoSpaceDE w:val="0"/>
        <w:autoSpaceDN w:val="0"/>
        <w:adjustRightInd w:val="0"/>
        <w:spacing w:after="0" w:line="240" w:lineRule="auto"/>
      </w:pPr>
      <w:r>
        <w:t>the nonlinear behaviour of VSI is mainly due to dead-time of the switching signals, delay of the control unit, turn-on/off delays, and voltage drop of power switches. Main undesirable effect of nonlinearities is the voltage distortion, thus the loss of magnitude in the fundamental component and the increment of harmonics (especially 5th and 7th harmonics) . As result, the quality of motor current is degraded, mainly at the zero crossing, influencing flux and torque of the machine. Moreover, the control stability is especially endangered when the machine is operating at low speed-torque. At steady-state the VSI nonlinearity effects have a significant contribute in lowering the efficiency and in increasing the torque ripple of the electrical machine</w:t>
      </w:r>
    </w:p>
    <w:p w:rsidR="00E4564C" w:rsidRDefault="00E4564C" w:rsidP="00E4564C">
      <w:pPr>
        <w:pStyle w:val="ListParagraph"/>
        <w:widowControl w:val="0"/>
        <w:numPr>
          <w:ilvl w:val="3"/>
          <w:numId w:val="2"/>
        </w:numPr>
        <w:autoSpaceDE w:val="0"/>
        <w:autoSpaceDN w:val="0"/>
        <w:adjustRightInd w:val="0"/>
        <w:spacing w:after="0" w:line="240" w:lineRule="auto"/>
      </w:pPr>
      <w:r>
        <w:t>In this paper, a nonlinearity compensation method for PCCbased VSI-fed electric drive has been proposed. The algorithm evaluates the voltage error and a suitable time shift for the switching pattern using only the error between the real current and the reference one</w:t>
      </w:r>
    </w:p>
    <w:p w:rsidR="00752A89" w:rsidRDefault="00752A89" w:rsidP="00752A89">
      <w:pPr>
        <w:pStyle w:val="ListParagraph"/>
        <w:widowControl w:val="0"/>
        <w:numPr>
          <w:ilvl w:val="1"/>
          <w:numId w:val="2"/>
        </w:numPr>
        <w:autoSpaceDE w:val="0"/>
        <w:autoSpaceDN w:val="0"/>
        <w:adjustRightInd w:val="0"/>
        <w:spacing w:after="0" w:line="240" w:lineRule="auto"/>
      </w:pPr>
      <w:r>
        <w:t>[19]</w:t>
      </w:r>
      <w:r>
        <w:tab/>
      </w:r>
    </w:p>
    <w:p w:rsidR="008448A2" w:rsidRDefault="008448A2" w:rsidP="008448A2">
      <w:pPr>
        <w:pStyle w:val="ListParagraph"/>
        <w:widowControl w:val="0"/>
        <w:numPr>
          <w:ilvl w:val="2"/>
          <w:numId w:val="2"/>
        </w:numPr>
        <w:autoSpaceDE w:val="0"/>
        <w:autoSpaceDN w:val="0"/>
        <w:adjustRightInd w:val="0"/>
        <w:spacing w:after="0" w:line="240" w:lineRule="auto"/>
      </w:pPr>
      <w:r>
        <w:t>the processes of converting the command phase voltages into the resulting output voltages is not entirely accurate in practice. This error is given by non-ideal behavior of the switching elements during the switching cycle and overall design of the VSI. It causes distortion of the phase voltages which results in deformation of the phase currents, torque pulsation and overall affect the effectiveness of the control algorithm. Therefore, the error of phase voltages can not be ignored and must be compensated</w:t>
      </w:r>
    </w:p>
    <w:p w:rsidR="008448A2" w:rsidRDefault="009652F3" w:rsidP="008448A2">
      <w:pPr>
        <w:pStyle w:val="ListParagraph"/>
        <w:widowControl w:val="0"/>
        <w:numPr>
          <w:ilvl w:val="3"/>
          <w:numId w:val="2"/>
        </w:numPr>
        <w:autoSpaceDE w:val="0"/>
        <w:autoSpaceDN w:val="0"/>
        <w:adjustRightInd w:val="0"/>
        <w:spacing w:after="0" w:line="240" w:lineRule="auto"/>
      </w:pPr>
      <w:r>
        <w:t>In this paper, a novel adaptive compensation strategy for reduction of dead-time effects and nonlinearity of the VSI is presented. The observer that estimates the value of the voltage error by only one parameter is proposed based on the harmonic analysis and the Extended Kalman filter.</w:t>
      </w:r>
    </w:p>
    <w:p w:rsidR="009652F3" w:rsidRDefault="009652F3" w:rsidP="008448A2">
      <w:pPr>
        <w:pStyle w:val="ListParagraph"/>
        <w:widowControl w:val="0"/>
        <w:numPr>
          <w:ilvl w:val="3"/>
          <w:numId w:val="2"/>
        </w:numPr>
        <w:autoSpaceDE w:val="0"/>
        <w:autoSpaceDN w:val="0"/>
        <w:adjustRightInd w:val="0"/>
        <w:spacing w:after="0" w:line="240" w:lineRule="auto"/>
      </w:pPr>
      <w:r>
        <w:t>The adaptive observer which estimates the dq-currents and the value of the voltage error is designed based on the harmonic analysis and algorithm of the Extended Kalman filter</w:t>
      </w:r>
    </w:p>
    <w:p w:rsidR="009652F3" w:rsidRDefault="009652F3" w:rsidP="009652F3">
      <w:pPr>
        <w:pStyle w:val="ListParagraph"/>
        <w:widowControl w:val="0"/>
        <w:numPr>
          <w:ilvl w:val="3"/>
          <w:numId w:val="2"/>
        </w:numPr>
        <w:autoSpaceDE w:val="0"/>
        <w:autoSpaceDN w:val="0"/>
        <w:adjustRightInd w:val="0"/>
        <w:spacing w:after="0" w:line="240" w:lineRule="auto"/>
      </w:pPr>
      <w:r>
        <w:t>A better steady-state and dynamic performance of the PMSM drive is achieved through the suppression of the voltage distortion. The results of simulations and experiments show the effectiveness of the proposed compensation strategy</w:t>
      </w:r>
    </w:p>
    <w:p w:rsidR="00ED6233" w:rsidRDefault="00932722" w:rsidP="00ED6233">
      <w:pPr>
        <w:pStyle w:val="ListParagraph"/>
        <w:widowControl w:val="0"/>
        <w:numPr>
          <w:ilvl w:val="1"/>
          <w:numId w:val="2"/>
        </w:numPr>
        <w:autoSpaceDE w:val="0"/>
        <w:autoSpaceDN w:val="0"/>
        <w:adjustRightInd w:val="0"/>
        <w:spacing w:after="0" w:line="240" w:lineRule="auto"/>
      </w:pPr>
      <w:r>
        <w:t>[20]</w:t>
      </w:r>
    </w:p>
    <w:p w:rsidR="00932722" w:rsidRDefault="00932722" w:rsidP="00932722">
      <w:pPr>
        <w:pStyle w:val="ListParagraph"/>
        <w:widowControl w:val="0"/>
        <w:numPr>
          <w:ilvl w:val="2"/>
          <w:numId w:val="2"/>
        </w:numPr>
        <w:autoSpaceDE w:val="0"/>
        <w:autoSpaceDN w:val="0"/>
        <w:adjustRightInd w:val="0"/>
        <w:spacing w:after="0" w:line="240" w:lineRule="auto"/>
      </w:pPr>
      <w:r>
        <w:t>deadtime not only introduces load and frequency dependent distortion to the inverter output voltages, but also degrades stability and control performance especially at low speed operations</w:t>
      </w:r>
    </w:p>
    <w:p w:rsidR="00932722" w:rsidRDefault="00685CD0" w:rsidP="00932722">
      <w:pPr>
        <w:pStyle w:val="ListParagraph"/>
        <w:widowControl w:val="0"/>
        <w:numPr>
          <w:ilvl w:val="2"/>
          <w:numId w:val="2"/>
        </w:numPr>
        <w:autoSpaceDE w:val="0"/>
        <w:autoSpaceDN w:val="0"/>
        <w:adjustRightInd w:val="0"/>
        <w:spacing w:after="0" w:line="240" w:lineRule="auto"/>
      </w:pPr>
      <w:r>
        <w:t>This paper proposes a dead-time compensation method based on RRC which is deployed in series with current PI controllers. A moving average FIR filter and an adaptive gain are inserted to assure stability. The RRC can be conveniently activated or bypassed without affecting motor’s operation.</w:t>
      </w:r>
    </w:p>
    <w:p w:rsidR="00A65097" w:rsidRDefault="00A65097" w:rsidP="00A65097">
      <w:pPr>
        <w:pStyle w:val="ListParagraph"/>
        <w:widowControl w:val="0"/>
        <w:numPr>
          <w:ilvl w:val="3"/>
          <w:numId w:val="2"/>
        </w:numPr>
        <w:autoSpaceDE w:val="0"/>
        <w:autoSpaceDN w:val="0"/>
        <w:adjustRightInd w:val="0"/>
        <w:spacing w:after="0" w:line="240" w:lineRule="auto"/>
      </w:pPr>
      <w:r>
        <w:lastRenderedPageBreak/>
        <w:t>It is shown that the proposed method significantly reduces the current THD and waveform distortion without depending on precise current sampling especially in the zero-crossing region. The proposed method is integrated to a 2.5 kW PMSM drive and requires 20% more instruction cycles in the digital signal processor (DSP) compared with traditional FOC algorithm.</w:t>
      </w:r>
    </w:p>
    <w:p w:rsidR="00211F98" w:rsidRDefault="007957A8" w:rsidP="00211F98">
      <w:pPr>
        <w:pStyle w:val="ListParagraph"/>
        <w:widowControl w:val="0"/>
        <w:numPr>
          <w:ilvl w:val="1"/>
          <w:numId w:val="2"/>
        </w:numPr>
        <w:autoSpaceDE w:val="0"/>
        <w:autoSpaceDN w:val="0"/>
        <w:adjustRightInd w:val="0"/>
        <w:spacing w:after="0" w:line="240" w:lineRule="auto"/>
      </w:pPr>
      <w:r>
        <w:t>[23]</w:t>
      </w:r>
    </w:p>
    <w:p w:rsidR="007957A8" w:rsidRDefault="007957A8" w:rsidP="007957A8">
      <w:pPr>
        <w:pStyle w:val="ListParagraph"/>
        <w:widowControl w:val="0"/>
        <w:numPr>
          <w:ilvl w:val="2"/>
          <w:numId w:val="2"/>
        </w:numPr>
        <w:autoSpaceDE w:val="0"/>
        <w:autoSpaceDN w:val="0"/>
        <w:adjustRightInd w:val="0"/>
        <w:spacing w:after="0" w:line="240" w:lineRule="auto"/>
      </w:pPr>
      <w:r>
        <w:t xml:space="preserve">the dead time and the switching device nonlinear characteristics produce errors at the output voltage and cause the current distortion. The current distortion can induce increased torque </w:t>
      </w:r>
      <w:r w:rsidR="005A1F31">
        <w:t xml:space="preserve">ripple and reduced efficiency. </w:t>
      </w:r>
    </w:p>
    <w:p w:rsidR="005A1F31" w:rsidRDefault="005A1F31" w:rsidP="005A1F31">
      <w:pPr>
        <w:pStyle w:val="ListParagraph"/>
        <w:widowControl w:val="0"/>
        <w:numPr>
          <w:ilvl w:val="3"/>
          <w:numId w:val="2"/>
        </w:numPr>
        <w:autoSpaceDE w:val="0"/>
        <w:autoSpaceDN w:val="0"/>
        <w:adjustRightInd w:val="0"/>
        <w:spacing w:after="0" w:line="240" w:lineRule="auto"/>
      </w:pPr>
      <w:r>
        <w:t>This paper proposes a new LMS based dead-time compensation method which solves aforementioned issues. It can directly reduce the current harmonics caused by the dead time without depending on precise current sampling especially in the zero- crossing region. The LMS algorithm is the basis for artificial networks.</w:t>
      </w:r>
    </w:p>
    <w:p w:rsidR="005A1F31" w:rsidRDefault="0001747D" w:rsidP="0001747D">
      <w:pPr>
        <w:pStyle w:val="ListParagraph"/>
        <w:widowControl w:val="0"/>
        <w:numPr>
          <w:ilvl w:val="4"/>
          <w:numId w:val="2"/>
        </w:numPr>
        <w:autoSpaceDE w:val="0"/>
        <w:autoSpaceDN w:val="0"/>
        <w:adjustRightInd w:val="0"/>
        <w:spacing w:after="0" w:line="240" w:lineRule="auto"/>
      </w:pPr>
      <w:r>
        <w:t>the proposed method is illustrated in the context of a V/f control scheme. In order to validate its fidelity, it is experimentally tested on a 2.5 kW PMSM VSI drive. The experimental results and spectrum analysis show that the current distortion is effectively reduced in both steady state and transient states.</w:t>
      </w:r>
    </w:p>
    <w:p w:rsidR="00B16A39" w:rsidRDefault="00B16A39" w:rsidP="0001747D">
      <w:pPr>
        <w:pStyle w:val="ListParagraph"/>
        <w:widowControl w:val="0"/>
        <w:numPr>
          <w:ilvl w:val="4"/>
          <w:numId w:val="2"/>
        </w:numPr>
        <w:autoSpaceDE w:val="0"/>
        <w:autoSpaceDN w:val="0"/>
        <w:adjustRightInd w:val="0"/>
        <w:spacing w:after="0" w:line="240" w:lineRule="auto"/>
      </w:pPr>
      <w:r>
        <w:t xml:space="preserve"> In the steady state, the phase current THD can be reduced from 8.68% to 2.32% at 400 rpm under rated load when the proposed method is applied.</w:t>
      </w:r>
    </w:p>
    <w:p w:rsidR="00F76BDF" w:rsidRDefault="001F07F5" w:rsidP="00F76BDF">
      <w:pPr>
        <w:pStyle w:val="ListParagraph"/>
        <w:widowControl w:val="0"/>
        <w:numPr>
          <w:ilvl w:val="1"/>
          <w:numId w:val="2"/>
        </w:numPr>
        <w:autoSpaceDE w:val="0"/>
        <w:autoSpaceDN w:val="0"/>
        <w:adjustRightInd w:val="0"/>
        <w:spacing w:after="0" w:line="240" w:lineRule="auto"/>
      </w:pPr>
      <w:r>
        <w:t>[28]</w:t>
      </w:r>
    </w:p>
    <w:p w:rsidR="001F07F5" w:rsidRDefault="001F07F5" w:rsidP="001F07F5">
      <w:pPr>
        <w:pStyle w:val="ListParagraph"/>
        <w:widowControl w:val="0"/>
        <w:numPr>
          <w:ilvl w:val="2"/>
          <w:numId w:val="2"/>
        </w:numPr>
        <w:autoSpaceDE w:val="0"/>
        <w:autoSpaceDN w:val="0"/>
        <w:adjustRightInd w:val="0"/>
        <w:spacing w:after="0" w:line="240" w:lineRule="auto"/>
      </w:pPr>
      <w:r>
        <w:t>the dead-time effect is one of the most crucial nonlinearities that will result in serious distortion in the output voltage and phase current of the PWM controlled voltage-source-inverter (VSI) . The distorted output voltage likely will deteriorate the estimation accuracy of rotor position/speed so as to degrade the performance of the PMSM drive</w:t>
      </w:r>
    </w:p>
    <w:p w:rsidR="001F07F5" w:rsidRDefault="009F728A" w:rsidP="009F728A">
      <w:pPr>
        <w:pStyle w:val="ListParagraph"/>
        <w:widowControl w:val="0"/>
        <w:numPr>
          <w:ilvl w:val="3"/>
          <w:numId w:val="2"/>
        </w:numPr>
        <w:autoSpaceDE w:val="0"/>
        <w:autoSpaceDN w:val="0"/>
        <w:adjustRightInd w:val="0"/>
        <w:spacing w:after="0" w:line="240" w:lineRule="auto"/>
      </w:pPr>
      <w:r>
        <w:t>This paper proposes a simple dead-time effect compensation strategy based on the ADALINE algorithm . Using the least mean square method, the proposed dead-time compensation method is capable of estimating the disturbance voltage Vdead online</w:t>
      </w:r>
    </w:p>
    <w:p w:rsidR="009F728A" w:rsidRDefault="00DB12E0" w:rsidP="00DB12E0">
      <w:pPr>
        <w:pStyle w:val="ListParagraph"/>
        <w:widowControl w:val="0"/>
        <w:numPr>
          <w:ilvl w:val="4"/>
          <w:numId w:val="2"/>
        </w:numPr>
        <w:autoSpaceDE w:val="0"/>
        <w:autoSpaceDN w:val="0"/>
        <w:adjustRightInd w:val="0"/>
        <w:spacing w:after="0" w:line="240" w:lineRule="auto"/>
      </w:pPr>
      <w:r>
        <w:t>Experimental results verify that the proposed dead-time compensation algorithm is capable of effectively suppressing the harmonics in the PMSM drive.</w:t>
      </w:r>
    </w:p>
    <w:p w:rsidR="00FB603E" w:rsidRDefault="00FB603E" w:rsidP="00FB603E">
      <w:pPr>
        <w:pStyle w:val="ListParagraph"/>
        <w:widowControl w:val="0"/>
        <w:autoSpaceDE w:val="0"/>
        <w:autoSpaceDN w:val="0"/>
        <w:adjustRightInd w:val="0"/>
        <w:spacing w:after="0" w:line="240" w:lineRule="auto"/>
        <w:ind w:left="2880"/>
      </w:pPr>
    </w:p>
    <w:p w:rsidR="00F124B6" w:rsidRDefault="00FB603E" w:rsidP="00F124B6">
      <w:pPr>
        <w:pStyle w:val="ListParagraph"/>
        <w:widowControl w:val="0"/>
        <w:numPr>
          <w:ilvl w:val="0"/>
          <w:numId w:val="2"/>
        </w:numPr>
        <w:autoSpaceDE w:val="0"/>
        <w:autoSpaceDN w:val="0"/>
        <w:adjustRightInd w:val="0"/>
        <w:spacing w:after="0" w:line="240" w:lineRule="auto"/>
      </w:pPr>
      <w:r>
        <w:t>The delay issues caused by calculation, filter and PWM generation, etc</w:t>
      </w:r>
    </w:p>
    <w:p w:rsidR="008A0268" w:rsidRDefault="008A0268" w:rsidP="008A0268">
      <w:pPr>
        <w:pStyle w:val="ListParagraph"/>
        <w:widowControl w:val="0"/>
        <w:numPr>
          <w:ilvl w:val="1"/>
          <w:numId w:val="2"/>
        </w:numPr>
        <w:autoSpaceDE w:val="0"/>
        <w:autoSpaceDN w:val="0"/>
        <w:adjustRightInd w:val="0"/>
        <w:spacing w:after="0" w:line="240" w:lineRule="auto"/>
      </w:pPr>
      <w:r>
        <w:t>[12]</w:t>
      </w:r>
    </w:p>
    <w:p w:rsidR="00FB603E" w:rsidRDefault="008A0268" w:rsidP="008A0268">
      <w:pPr>
        <w:pStyle w:val="ListParagraph"/>
        <w:widowControl w:val="0"/>
        <w:numPr>
          <w:ilvl w:val="2"/>
          <w:numId w:val="2"/>
        </w:numPr>
        <w:autoSpaceDE w:val="0"/>
        <w:autoSpaceDN w:val="0"/>
        <w:adjustRightInd w:val="0"/>
        <w:spacing w:after="0" w:line="240" w:lineRule="auto"/>
      </w:pPr>
      <w:r>
        <w:t>for bandwidth improvement</w:t>
      </w:r>
    </w:p>
    <w:p w:rsidR="008A0268" w:rsidRDefault="008A0268" w:rsidP="008A0268">
      <w:pPr>
        <w:pStyle w:val="ListParagraph"/>
        <w:widowControl w:val="0"/>
        <w:numPr>
          <w:ilvl w:val="3"/>
          <w:numId w:val="2"/>
        </w:numPr>
        <w:autoSpaceDE w:val="0"/>
        <w:autoSpaceDN w:val="0"/>
        <w:adjustRightInd w:val="0"/>
        <w:spacing w:after="0" w:line="240" w:lineRule="auto"/>
      </w:pPr>
      <w:r>
        <w:t>the bandwidth for current, speed and position loops of servo drives can be significantly improved comparing to that using conventional methods</w:t>
      </w:r>
    </w:p>
    <w:p w:rsidR="00CA1DC1" w:rsidRDefault="00CA1DC1" w:rsidP="002041B5">
      <w:pPr>
        <w:pStyle w:val="ListParagraph"/>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8A0268" w:rsidRDefault="008A0268" w:rsidP="003507B3">
      <w:pPr>
        <w:widowControl w:val="0"/>
        <w:autoSpaceDE w:val="0"/>
        <w:autoSpaceDN w:val="0"/>
        <w:adjustRightInd w:val="0"/>
        <w:spacing w:after="0" w:line="240" w:lineRule="auto"/>
      </w:pPr>
    </w:p>
    <w:p w:rsidR="00B855BB" w:rsidRDefault="00B855BB">
      <w:r>
        <w:br w:type="page"/>
      </w:r>
    </w:p>
    <w:p w:rsidR="00B53C79" w:rsidRDefault="00B53C79" w:rsidP="00B855BB">
      <w:pPr>
        <w:widowControl w:val="0"/>
        <w:autoSpaceDE w:val="0"/>
        <w:autoSpaceDN w:val="0"/>
        <w:adjustRightInd w:val="0"/>
        <w:spacing w:after="0" w:line="240" w:lineRule="auto"/>
      </w:pPr>
    </w:p>
    <w:p w:rsidR="00B53C79" w:rsidRDefault="00B53C79" w:rsidP="003507B3">
      <w:pPr>
        <w:widowControl w:val="0"/>
        <w:autoSpaceDE w:val="0"/>
        <w:autoSpaceDN w:val="0"/>
        <w:adjustRightInd w:val="0"/>
        <w:spacing w:after="0" w:line="240" w:lineRule="auto"/>
      </w:pPr>
    </w:p>
    <w:p w:rsidR="003507B3" w:rsidRDefault="00E50751"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E50751"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E50751"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 xml:space="preserve">the trade-offs between losses and EMI issues of three-phaseinverters used in future aircraft applications. Given the voltageDC bus of 540V, SiC MOSFETs are investigated andexperimental results show the impact of these components onlosses and EMI for different parameters. </w:t>
      </w:r>
    </w:p>
    <w:p w:rsidR="00A47586" w:rsidRDefault="00A47586" w:rsidP="00D34E7A">
      <w:pPr>
        <w:widowControl w:val="0"/>
        <w:autoSpaceDE w:val="0"/>
        <w:autoSpaceDN w:val="0"/>
        <w:adjustRightInd w:val="0"/>
        <w:spacing w:after="0" w:line="240" w:lineRule="auto"/>
      </w:pPr>
    </w:p>
    <w:p w:rsidR="00D51410" w:rsidRDefault="00E50751"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E50751"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regulation strategy to obtain an acceptable current ripple. Silicon(Si) devices cannot be used in this case due to their limitedswitching frequency. MW-level high speed motors have devicesoperating at high voltage and current levels and a highfundamental frequency (600-1200 Hz) that cause very highswitching losses in Si IGBT devices. SiC devices have enabled theuse of power electronic converters for MW-level high speedmotors. Integrated motor drives (IMDs) are also benefitted byWBG devices as they reduce the size of the power converter andallow operation at a high junction temperature. Therefore, theinverter can be mounted on the motor itself which can be asignificant heat source due to </w:t>
      </w:r>
      <w:r w:rsidR="0014046B">
        <w:lastRenderedPageBreak/>
        <w:t>motor losses. Cooling requirementsin high temperature environment applications such as hybridElectric Vehicle (EV), ground vehicles in combat zones, andpower converters used in space technology like land rovers etc.,are greatly reduced due to low losses and high junctiontemperatures. Operation at high frequencies and hightemperatures reduces the size of electric drive significantly.</w:t>
      </w:r>
    </w:p>
    <w:p w:rsidR="00BA29ED" w:rsidRDefault="00BA29ED" w:rsidP="005A7787">
      <w:pPr>
        <w:widowControl w:val="0"/>
        <w:autoSpaceDE w:val="0"/>
        <w:autoSpaceDN w:val="0"/>
        <w:adjustRightInd w:val="0"/>
        <w:spacing w:after="0" w:line="240" w:lineRule="auto"/>
      </w:pPr>
    </w:p>
    <w:p w:rsidR="00352FF1" w:rsidRDefault="00E50751" w:rsidP="001434B8">
      <w:pPr>
        <w:widowControl w:val="0"/>
        <w:autoSpaceDE w:val="0"/>
        <w:autoSpaceDN w:val="0"/>
        <w:adjustRightInd w:val="0"/>
        <w:spacing w:after="0" w:line="240" w:lineRule="auto"/>
      </w:pPr>
      <w:r w:rsidRPr="00A95D6F">
        <w:rPr>
          <w:highlight w:val="yellow"/>
        </w:rPr>
        <w:fldChar w:fldCharType="begin" w:fldLock="1"/>
      </w:r>
      <w:r w:rsidR="00BA29ED" w:rsidRPr="00A95D6F">
        <w:rPr>
          <w:highlight w:val="yellow"/>
        </w:rPr>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rsidRPr="00A95D6F">
        <w:rPr>
          <w:highlight w:val="yellow"/>
        </w:rPr>
        <w:fldChar w:fldCharType="separate"/>
      </w:r>
      <w:r w:rsidR="00BA29ED" w:rsidRPr="00A95D6F">
        <w:rPr>
          <w:noProof/>
          <w:highlight w:val="yellow"/>
        </w:rPr>
        <w:t>[6]</w:t>
      </w:r>
      <w:r w:rsidRPr="00A95D6F">
        <w:rPr>
          <w:highlight w:val="yellow"/>
        </w:rPr>
        <w:fldChar w:fldCharType="end"/>
      </w:r>
      <w:r w:rsidR="00BA29ED" w:rsidRPr="00A95D6F">
        <w:rPr>
          <w:highlight w:val="yellow"/>
        </w:rPr>
        <w:t>:</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p>
    <w:p w:rsidR="007E0B5F" w:rsidRDefault="007E0B5F" w:rsidP="001434B8">
      <w:pPr>
        <w:widowControl w:val="0"/>
        <w:autoSpaceDE w:val="0"/>
        <w:autoSpaceDN w:val="0"/>
        <w:adjustRightInd w:val="0"/>
        <w:spacing w:after="0" w:line="240" w:lineRule="auto"/>
      </w:pPr>
    </w:p>
    <w:p w:rsidR="007E0B5F" w:rsidRDefault="00E50751"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E50751" w:rsidP="005A7787">
      <w:pPr>
        <w:widowControl w:val="0"/>
        <w:autoSpaceDE w:val="0"/>
        <w:autoSpaceDN w:val="0"/>
        <w:adjustRightInd w:val="0"/>
        <w:spacing w:after="0" w:line="240" w:lineRule="auto"/>
      </w:pPr>
      <w:r w:rsidRPr="00492C04">
        <w:rPr>
          <w:highlight w:val="yellow"/>
        </w:rPr>
        <w:fldChar w:fldCharType="begin" w:fldLock="1"/>
      </w:r>
      <w:r w:rsidR="009736A1" w:rsidRPr="00492C04">
        <w:rPr>
          <w:highlight w:val="yellow"/>
        </w:rPr>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rsidRPr="00492C04">
        <w:rPr>
          <w:highlight w:val="yellow"/>
        </w:rPr>
        <w:fldChar w:fldCharType="separate"/>
      </w:r>
      <w:r w:rsidR="009736A1" w:rsidRPr="00492C04">
        <w:rPr>
          <w:noProof/>
          <w:highlight w:val="yellow"/>
        </w:rPr>
        <w:t>[8]</w:t>
      </w:r>
      <w:r w:rsidRPr="00492C04">
        <w:rPr>
          <w:highlight w:val="yellow"/>
        </w:rPr>
        <w:fldChar w:fldCharType="end"/>
      </w:r>
      <w:r w:rsidR="009736A1" w:rsidRPr="00492C04">
        <w:rPr>
          <w:highlight w:val="yellow"/>
        </w:rPr>
        <w:t xml:space="preserve"> :</w:t>
      </w:r>
      <w:r w:rsidR="009736A1">
        <w:t xml:space="preserve">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E50751"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E50751"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w:t>
      </w:r>
      <w:r w:rsidR="005C2F33">
        <w:lastRenderedPageBreak/>
        <w:t xml:space="preserve">considerations in detail, including the critical component selection, the system physical layout, the 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E50751" w:rsidP="00297B08">
      <w:pPr>
        <w:widowControl w:val="0"/>
        <w:autoSpaceDE w:val="0"/>
        <w:autoSpaceDN w:val="0"/>
        <w:adjustRightInd w:val="0"/>
        <w:spacing w:after="0" w:line="240" w:lineRule="auto"/>
      </w:pPr>
      <w:r w:rsidRPr="003E3D94">
        <w:rPr>
          <w:highlight w:val="yellow"/>
        </w:rPr>
        <w:fldChar w:fldCharType="begin" w:fldLock="1"/>
      </w:r>
      <w:r w:rsidR="00297B08" w:rsidRPr="003E3D94">
        <w:rPr>
          <w:highlight w:val="yellow"/>
        </w:rPr>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rsidRPr="003E3D94">
        <w:rPr>
          <w:highlight w:val="yellow"/>
        </w:rPr>
        <w:fldChar w:fldCharType="separate"/>
      </w:r>
      <w:r w:rsidR="00297B08" w:rsidRPr="003E3D94">
        <w:rPr>
          <w:noProof/>
          <w:highlight w:val="yellow"/>
        </w:rPr>
        <w:t>[11]</w:t>
      </w:r>
      <w:r w:rsidRPr="003E3D94">
        <w:rPr>
          <w:highlight w:val="yellow"/>
        </w:rP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E50751" w:rsidP="009B5C0D">
      <w:pPr>
        <w:widowControl w:val="0"/>
        <w:autoSpaceDE w:val="0"/>
        <w:autoSpaceDN w:val="0"/>
        <w:adjustRightInd w:val="0"/>
        <w:spacing w:after="0" w:line="240" w:lineRule="auto"/>
      </w:pPr>
      <w:r w:rsidRPr="0087055D">
        <w:rPr>
          <w:highlight w:val="yellow"/>
        </w:rPr>
        <w:fldChar w:fldCharType="begin" w:fldLock="1"/>
      </w:r>
      <w:r w:rsidR="009B5C0D" w:rsidRPr="0087055D">
        <w:rPr>
          <w:highlight w:val="yellow"/>
        </w:rPr>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rsidRPr="0087055D">
        <w:rPr>
          <w:highlight w:val="yellow"/>
        </w:rPr>
        <w:fldChar w:fldCharType="separate"/>
      </w:r>
      <w:r w:rsidR="009B5C0D" w:rsidRPr="0087055D">
        <w:rPr>
          <w:noProof/>
          <w:highlight w:val="yellow"/>
        </w:rPr>
        <w:t>[12]</w:t>
      </w:r>
      <w:r w:rsidRPr="0087055D">
        <w:rPr>
          <w:highlight w:val="yellow"/>
        </w:rP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E50751"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E50751"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E50751">
      <w:r w:rsidRPr="0087055D">
        <w:rPr>
          <w:highlight w:val="yellow"/>
        </w:rPr>
        <w:fldChar w:fldCharType="begin" w:fldLock="1"/>
      </w:r>
      <w:r w:rsidR="008B5BBD" w:rsidRPr="0087055D">
        <w:rPr>
          <w:highlight w:val="yellow"/>
        </w:rPr>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rsidRPr="0087055D">
        <w:rPr>
          <w:highlight w:val="yellow"/>
        </w:rPr>
        <w:fldChar w:fldCharType="separate"/>
      </w:r>
      <w:r w:rsidR="008B5BBD" w:rsidRPr="0087055D">
        <w:rPr>
          <w:noProof/>
          <w:highlight w:val="yellow"/>
        </w:rPr>
        <w:t>[15]</w:t>
      </w:r>
      <w:r w:rsidRPr="0087055D">
        <w:rPr>
          <w:highlight w:val="yellow"/>
        </w:rP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experiments.</w:t>
      </w:r>
    </w:p>
    <w:p w:rsidR="00660151" w:rsidRDefault="00E50751">
      <w:r w:rsidRPr="0087055D">
        <w:rPr>
          <w:highlight w:val="yellow"/>
        </w:rPr>
        <w:fldChar w:fldCharType="begin" w:fldLock="1"/>
      </w:r>
      <w:r w:rsidR="0083407D" w:rsidRPr="0087055D">
        <w:rPr>
          <w:highlight w:val="yellow"/>
        </w:rPr>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rsidRPr="0087055D">
        <w:rPr>
          <w:highlight w:val="yellow"/>
        </w:rPr>
        <w:fldChar w:fldCharType="separate"/>
      </w:r>
      <w:r w:rsidR="0083407D" w:rsidRPr="0087055D">
        <w:rPr>
          <w:noProof/>
          <w:highlight w:val="yellow"/>
        </w:rPr>
        <w:t>[16]</w:t>
      </w:r>
      <w:r w:rsidRPr="0087055D">
        <w:rPr>
          <w:highlight w:val="yellow"/>
        </w:rP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E50751" w:rsidP="00660151">
      <w:r w:rsidRPr="0087055D">
        <w:rPr>
          <w:highlight w:val="yellow"/>
        </w:rPr>
        <w:fldChar w:fldCharType="begin" w:fldLock="1"/>
      </w:r>
      <w:r w:rsidR="00660151" w:rsidRPr="0087055D">
        <w:rPr>
          <w:highlight w:val="yellow"/>
        </w:rPr>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rsidRPr="0087055D">
        <w:rPr>
          <w:highlight w:val="yellow"/>
        </w:rPr>
        <w:fldChar w:fldCharType="separate"/>
      </w:r>
      <w:r w:rsidR="00660151" w:rsidRPr="0087055D">
        <w:rPr>
          <w:noProof/>
          <w:highlight w:val="yellow"/>
        </w:rPr>
        <w:t>[17]</w:t>
      </w:r>
      <w:r w:rsidRPr="0087055D">
        <w:rPr>
          <w:highlight w:val="yellow"/>
        </w:rP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E50751" w:rsidP="00660151">
      <w:r w:rsidRPr="0087055D">
        <w:rPr>
          <w:highlight w:val="yellow"/>
        </w:rPr>
        <w:fldChar w:fldCharType="begin" w:fldLock="1"/>
      </w:r>
      <w:r w:rsidR="00822A65" w:rsidRPr="0087055D">
        <w:rPr>
          <w:highlight w:val="yellow"/>
        </w:rPr>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rsidRPr="0087055D">
        <w:rPr>
          <w:highlight w:val="yellow"/>
        </w:rPr>
        <w:fldChar w:fldCharType="separate"/>
      </w:r>
      <w:r w:rsidR="00822A65" w:rsidRPr="0087055D">
        <w:rPr>
          <w:noProof/>
          <w:highlight w:val="yellow"/>
        </w:rPr>
        <w:t>[18]</w:t>
      </w:r>
      <w:r w:rsidRPr="0087055D">
        <w:rPr>
          <w:highlight w:val="yellow"/>
        </w:rPr>
        <w:fldChar w:fldCharType="end"/>
      </w:r>
      <w:r w:rsidR="00822A65" w:rsidRPr="0087055D">
        <w:rPr>
          <w:highlight w:val="yellow"/>
        </w:rPr>
        <w:t xml:space="preserve">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E50751" w:rsidP="007D5926">
      <w:r w:rsidRPr="0087055D">
        <w:rPr>
          <w:highlight w:val="yellow"/>
        </w:rPr>
        <w:fldChar w:fldCharType="begin" w:fldLock="1"/>
      </w:r>
      <w:r w:rsidR="004E5F09" w:rsidRPr="0087055D">
        <w:rPr>
          <w:highlight w:val="yellow"/>
        </w:rPr>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rsidRPr="0087055D">
        <w:rPr>
          <w:highlight w:val="yellow"/>
        </w:rPr>
        <w:fldChar w:fldCharType="separate"/>
      </w:r>
      <w:r w:rsidR="004E5F09" w:rsidRPr="0087055D">
        <w:rPr>
          <w:noProof/>
          <w:highlight w:val="yellow"/>
        </w:rPr>
        <w:t>[19]</w:t>
      </w:r>
      <w:r w:rsidRPr="0087055D">
        <w:rPr>
          <w:highlight w:val="yellow"/>
        </w:rP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E50751" w:rsidP="00985017">
      <w:r w:rsidRPr="00DC177F">
        <w:rPr>
          <w:highlight w:val="yellow"/>
        </w:rPr>
        <w:fldChar w:fldCharType="begin" w:fldLock="1"/>
      </w:r>
      <w:r w:rsidR="00D74DB3" w:rsidRPr="00DC177F">
        <w:rPr>
          <w:highlight w:val="yellow"/>
        </w:rPr>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rsidRPr="00DC177F">
        <w:rPr>
          <w:highlight w:val="yellow"/>
        </w:rPr>
        <w:fldChar w:fldCharType="separate"/>
      </w:r>
      <w:r w:rsidR="00D74DB3" w:rsidRPr="00DC177F">
        <w:rPr>
          <w:noProof/>
          <w:highlight w:val="yellow"/>
        </w:rPr>
        <w:t>[20]</w:t>
      </w:r>
      <w:r w:rsidRPr="00DC177F">
        <w:rPr>
          <w:highlight w:val="yellow"/>
        </w:rPr>
        <w:fldChar w:fldCharType="end"/>
      </w:r>
      <w:r w:rsidR="00D74DB3" w:rsidRPr="00DC177F">
        <w:rPr>
          <w:highlight w:val="yellow"/>
        </w:rPr>
        <w:t xml:space="preserve">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E50751" w:rsidP="007D5926">
      <w:r w:rsidRPr="00F514A8">
        <w:rPr>
          <w:highlight w:val="yellow"/>
        </w:rPr>
        <w:fldChar w:fldCharType="begin" w:fldLock="1"/>
      </w:r>
      <w:r w:rsidR="00166030" w:rsidRPr="00F514A8">
        <w:rPr>
          <w:highlight w:val="yellow"/>
        </w:rPr>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rsidRPr="00F514A8">
        <w:rPr>
          <w:highlight w:val="yellow"/>
        </w:rPr>
        <w:fldChar w:fldCharType="separate"/>
      </w:r>
      <w:r w:rsidR="00166030" w:rsidRPr="00F514A8">
        <w:rPr>
          <w:noProof/>
          <w:highlight w:val="yellow"/>
        </w:rPr>
        <w:t>[21]</w:t>
      </w:r>
      <w:r w:rsidRPr="00F514A8">
        <w:rPr>
          <w:highlight w:val="yellow"/>
        </w:rPr>
        <w:fldChar w:fldCharType="end"/>
      </w:r>
      <w:r w:rsidR="00166030" w:rsidRPr="00F514A8">
        <w:rPr>
          <w:highlight w:val="yellow"/>
        </w:rPr>
        <w:t xml:space="preserve">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E50751" w:rsidP="00664219">
      <w:r w:rsidRPr="008A124C">
        <w:rPr>
          <w:highlight w:val="yellow"/>
        </w:rPr>
        <w:fldChar w:fldCharType="begin" w:fldLock="1"/>
      </w:r>
      <w:r w:rsidR="0065207B" w:rsidRPr="008A124C">
        <w:rPr>
          <w:highlight w:val="yellow"/>
        </w:rPr>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rsidRPr="008A124C">
        <w:rPr>
          <w:highlight w:val="yellow"/>
        </w:rPr>
        <w:fldChar w:fldCharType="separate"/>
      </w:r>
      <w:r w:rsidR="0065207B" w:rsidRPr="008A124C">
        <w:rPr>
          <w:noProof/>
          <w:highlight w:val="yellow"/>
        </w:rPr>
        <w:t>[22]</w:t>
      </w:r>
      <w:r w:rsidRPr="008A124C">
        <w:rPr>
          <w:highlight w:val="yellow"/>
        </w:rPr>
        <w:fldChar w:fldCharType="end"/>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E50751" w:rsidP="008A24B0">
      <w:r w:rsidRPr="00A75F81">
        <w:rPr>
          <w:highlight w:val="yellow"/>
        </w:rPr>
        <w:fldChar w:fldCharType="begin" w:fldLock="1"/>
      </w:r>
      <w:r w:rsidR="008A24B0" w:rsidRPr="00A75F81">
        <w:rPr>
          <w:highlight w:val="yellow"/>
        </w:rPr>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rsidRPr="00A75F81">
        <w:rPr>
          <w:highlight w:val="yellow"/>
        </w:rPr>
        <w:fldChar w:fldCharType="separate"/>
      </w:r>
      <w:r w:rsidR="008A24B0" w:rsidRPr="00A75F81">
        <w:rPr>
          <w:noProof/>
          <w:highlight w:val="yellow"/>
        </w:rPr>
        <w:t>[23]</w:t>
      </w:r>
      <w:r w:rsidRPr="00A75F81">
        <w:rPr>
          <w:highlight w:val="yellow"/>
        </w:rP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E50751" w:rsidP="00AA5973">
      <w:r>
        <w:fldChar w:fldCharType="begin" w:fldLock="1"/>
      </w:r>
      <w:r w:rsidR="007347C0">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00AA5973" w:rsidRPr="00AA5973">
        <w:rPr>
          <w:noProof/>
        </w:rPr>
        <w:t>[24]</w:t>
      </w:r>
      <w:r>
        <w:fldChar w:fldCharType="end"/>
      </w:r>
      <w:r w:rsidR="00AA5973">
        <w:t>: Due to the introduction of wide bandgap (WBG) devices such as silicon carbide and gallium nitride devices, the power inverters with ultra-low loss, high temperature, and compact size are made possible for various applications. However, the increased dv/dt and switching frequency of WBG devices also aggravate the common-mode (CM) voltage related issues of the PWM inverter based systems. In the past few years, the magnified CM EMI emission and ground leakage currents in WBG based inverter systems are starting to draw attentions and becoming a concern among researchers and engineers. In this paper, the four-leg topology is investigated as a potential solution to the CM voltage generation of WBG inverters. Detailed design and implantation considerations of a GaN-based four-leg inverter are presented, and the performance of the inverter is also evaluated.</w:t>
      </w:r>
    </w:p>
    <w:p w:rsidR="007347C0" w:rsidRDefault="00E50751" w:rsidP="007347C0">
      <w:r>
        <w:fldChar w:fldCharType="begin" w:fldLock="1"/>
      </w:r>
      <w:r w:rsidR="007347C0">
        <w:instrText>ADDIN CSL_CITATION { "citationItems" : [ { "id" : "ITEM-1", "itemData" : { "ISBN" : "9781509029983", "author" : [ { "dropping-particle" : "", "family" : "Mir", "given" : "Sayeed", "non-dropping-particle" : "", "parse-names" : false, "suffix" : "" }, { "dropping-particle" : "", "family" : "Neely", "given" : "John", "non-dropping-particle" : "", "parse-names" : false, "suffix" : "" }, { "dropping-particle" : "", "family" : "Ieee", "given" : "Stan Seely-", "non-dropping-particle" : "", "parse-names" : false, "suffix" : "" } ], "id" : "ITEM-1", "issued" : { "date-parts" : [ [ "2017" ] ] }, "page" : "5453-5460", "title" : "High performance 12 kW motor and drive for modern aircrafts", "type" : "article-journal" }, "uris" : [ "http://www.mendeley.com/documents/?uuid=111f52d2-d228-44cd-ba41-d959d65fe402" ] } ], "mendeley" : { "formattedCitation" : "[25]", "plainTextFormattedCitation" : "[25]", "previouslyFormattedCitation" : "[25]" }, "properties" : {  }, "schema" : "https://github.com/citation-style-language/schema/raw/master/csl-citation.json" }</w:instrText>
      </w:r>
      <w:r>
        <w:fldChar w:fldCharType="separate"/>
      </w:r>
      <w:r w:rsidR="007347C0" w:rsidRPr="007347C0">
        <w:rPr>
          <w:noProof/>
        </w:rPr>
        <w:t>[25]</w:t>
      </w:r>
      <w:r>
        <w:fldChar w:fldCharType="end"/>
      </w:r>
      <w:r w:rsidR="007347C0">
        <w:t>:This paper presents a high performance 12 kW motor drive system for an aerospace application. In order to achieve higher power density and reliability, the system uses a PMSM motor, SiC MOSFET inverter, high performance PWM control, and liquid cooling with phase change material. A power density of 33 KW/KG was achieved for the power inverter and control electronics excluding the cooling loop, and an overall power density of 0.75 kW/kg motor and drive system. An efficiency of 98% for the power inverter and 91% for the motor and drive system was achieved. Test results up to 10 kW are presented in the paper. The paper also presents challenges in the implementation of the inverters using SiC devices.</w:t>
      </w:r>
    </w:p>
    <w:p w:rsidR="00FB7BF5" w:rsidRDefault="00E50751" w:rsidP="00FB7BF5">
      <w:r>
        <w:fldChar w:fldCharType="begin" w:fldLock="1"/>
      </w:r>
      <w:r w:rsidR="00FB7BF5">
        <w:instrText>ADDIN CSL_CITATION { "citationItems" : [ { "id" : "ITEM-1", "itemData" : { "DOI" : "10.1109/TIE.2016.2521338", "ISBN" : "0278-0046", "ISSN" : "02780046", "abstract" : "High-performance current control is required to obtain a smooth output torque in permanent-magnet synchronous motor (PMSM)&amp;#x00A0;drives. In this manner, a new discrete-time robust predictive current controller is pre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tion error dynamics, nonlinear uncertain model of PMSM, and the integral action as the states of the overall system. The designed robust predictive controller is tested through numerical simulations and experiments. The proposed controller is easy to implement and suitable for high-performance PMSM applications.", "author" : [ { "dropping-particle" : "", "family" : "Turker", "given" : "Turker", "non-dropping-particle" : "", "parse-names" : false, "suffix" : "" }, { "dropping-particle" : "", "family" : "Buyukkeles", "given" : "Umit", "non-dropping-particle" : "", "parse-names" : false, "suffix" : "" }, { "dropping-particle" : "", "family" : "Bakan", "given" : "A. Faruk", "non-dropping-particle" : "", "parse-names" : false, "suffix" : "" } ], "container-title" : "IEEE Transactions on Industrial Electronics", "id" : "ITEM-1", "issue" : "6", "issued" : { "date-parts" : [ [ "2016" ] ] }, "page" : "3906-3914", "title" : "A Robust Predictive Current Controller for PMSM Drives", "type" : "article-journal", "volume" : "63" }, "uris" : [ "http://www.mendeley.com/documents/?uuid=efc4e6b9-ddc3-4abc-b714-2d5af7984d2f" ] } ], "mendeley" : { "formattedCitation" : "[26]", "plainTextFormattedCitation" : "[26]", "previouslyFormattedCitation" : "[26]" }, "properties" : {  }, "schema" : "https://github.com/citation-style-language/schema/raw/master/csl-citation.json" }</w:instrText>
      </w:r>
      <w:r>
        <w:fldChar w:fldCharType="separate"/>
      </w:r>
      <w:r w:rsidR="00FB7BF5" w:rsidRPr="00FB7BF5">
        <w:rPr>
          <w:noProof/>
        </w:rPr>
        <w:t>[26]</w:t>
      </w:r>
      <w:r>
        <w:fldChar w:fldCharType="end"/>
      </w:r>
      <w:r w:rsidR="00FB7BF5">
        <w:t xml:space="preserve"> High-performance current control is required to obtain a smooth output torque in permanent-magnet synchronous motor (PMSM) drives. In this manner, a new discrete-time robust predictive current controller is pre- sented for PMSM drives. Controller and current prediction schemes are designed based on the dead-beat structure. The dead-beat control has good transient response, but it suffers from parametric uncertainties and unmodeled dynamics. In order to provide robustness, a discrete-time integral term is added to the dead-beat current prediction. The stability analysis is carried out considering the predic- tion error dynamics, nonlinear uncertain model of PMSM, and the integral action as the states of the overall sys- tem. The designed robust predictive controller is tested through numerical simulations and experiments. The pro- posed controller is easy to implement and suitable for high-performance</w:t>
      </w:r>
    </w:p>
    <w:p w:rsidR="002C161B" w:rsidRDefault="00E50751" w:rsidP="002C161B">
      <w:r>
        <w:fldChar w:fldCharType="begin" w:fldLock="1"/>
      </w:r>
      <w:r w:rsidR="002C161B">
        <w:instrText>ADDIN CSL_CITATION { "citationItems" : [ { "id" : "ITEM-1", "itemData" : { "DOI" : "10.1109/TIE.2017.2716865", "ISSN" : "02780046", "author" : [ { "dropping-particle" : "", "family" : "Marignetti", "given" : "Fabrizio", "non-dropping-particle" : "", "parse-names" : false, "suffix" : "" }, { "dropping-particle" : "", "family" : "Volpe", "given" : "Giuseppe", "non-dropping-particle" : "", "parse-names" : false, "suffix" : "" }, { "dropping-particle" : "", "family" : "Cecati", "given" : "Carlo", "non-dropping-particle" : "", "parse-names" : false, "suffix" : "" }, { "dropping-particle" : "", "family" : "Mirimani", "given" : "Seyyed Mehdi", "non-dropping-particle" : "", "parse-names" : false, "suffix" : "" } ], "container-title" : "IEEE Transactions on Industrial Electronics", "id" : "ITEM-1", "issue" : "1", "issued" : { "date-parts" : [ [ "2017" ] ] }, "page" : "67-76", "title" : "Electromagnetic Design and Modeling of a Two Phase Axial Flux Printed Circuit Board Motor", "type" : "article-journal", "volume" : "65" }, "uris" : [ "http://www.mendeley.com/documents/?uuid=16091de8-8c51-4f4c-b042-b2eef30169c3" ] } ], "mendeley" : { "formattedCitation" : "[27]", "plainTextFormattedCitation" : "[27]", "previouslyFormattedCitation" : "[27]" }, "properties" : {  }, "schema" : "https://github.com/citation-style-language/schema/raw/master/csl-citation.json" }</w:instrText>
      </w:r>
      <w:r>
        <w:fldChar w:fldCharType="separate"/>
      </w:r>
      <w:r w:rsidR="002C161B" w:rsidRPr="002C161B">
        <w:rPr>
          <w:noProof/>
        </w:rPr>
        <w:t>[27]</w:t>
      </w:r>
      <w:r>
        <w:fldChar w:fldCharType="end"/>
      </w:r>
      <w:r w:rsidR="002C161B">
        <w:t xml:space="preserve"> : Size and cost reduction are among the mainissues of electric motor design and fabrication. This pa- per proposes an original layout for an axial flux permanent- magnet motor with printed circuit board (PCB) winding. In contrast to other axial flux motors of the same type, which are generally made with a three-phase fractional slot wind- ing, the proposed motor has a two-phase wave winding printed on either side of the PCB. This configuration al- lows increasing the number of pole pairs and the supply frequency so to reduce the stator and rotor core widths. The winding is also characterized by a large copper per- centage on the board, which improves the torque density of the motor. The results of the </w:t>
      </w:r>
      <w:r w:rsidR="002C161B">
        <w:lastRenderedPageBreak/>
        <w:t>mathematical analysis, of the numerical simulation and of the experiments are compared. A method for the computation of the phase inductances is also proposed and validated. The main dimensions of the magnets are optimized via the finite-element method. The experimental comparison shows the advantages of the pro- posed motor in comparison to the traditional shaded pole motor for household applications.</w:t>
      </w:r>
    </w:p>
    <w:p w:rsidR="00FB7BF5" w:rsidRDefault="00E50751" w:rsidP="007347C0">
      <w:r w:rsidRPr="00EC576B">
        <w:rPr>
          <w:highlight w:val="yellow"/>
        </w:rPr>
        <w:fldChar w:fldCharType="begin" w:fldLock="1"/>
      </w:r>
      <w:r w:rsidR="00050DCB" w:rsidRPr="00EC576B">
        <w:rPr>
          <w:highlight w:val="yellow"/>
        </w:rPr>
        <w:instrText>ADDIN CSL_CITATION { "citationItems" : [ { "id" : "ITEM-1", "itemData" : { "DOI" : "10.1109/IFEEC.2017.7992182", "ISBN" : "9781509051571", "author" : [ { "dropping-particle" : "", "family" : "Pai", "given" : "Yi Chieh", "non-dropping-particle" : "", "parse-names" : false, "suffix" : "" }, { "dropping-particle" : "", "family" : "Chang", "given" : "Jun Ping", "non-dropping-particle" : "", "parse-names" : false, "suffix" : "" }, { "dropping-particle" : "", "family" : "Cheng", "given" : "Ming Yang", "non-dropping-particle" : "", "parse-names" : false, "suffix" : "" }, { "dropping-particle" : "", "family" : "Liang", "given" : "Tsorng Juu", "non-dropping-particle" : "", "parse-names" : false, "suffix" : "" } ], "container-title" : "2017 IEEE 3rd International Future Energy Electronics Conference and ECCE Asia, IFEEC - ECCE Asia 2017", "id" : "ITEM-1", "issued" : { "date-parts" : [ [ "2017" ] ] }, "page" : "1025-1030", "title" : "Dead-time effects compensation for PMSM drives - An adaptive linear neuron approach", "type" : "article-journal" }, "uris" : [ "http://www.mendeley.com/documents/?uuid=ea02fdc0-c50b-4eb3-a387-c2678e50c63d" ] } ], "mendeley" : { "formattedCitation" : "[28]", "plainTextFormattedCitation" : "[28]", "previouslyFormattedCitation" : "[28]" }, "properties" : {  }, "schema" : "https://github.com/citation-style-language/schema/raw/master/csl-citation.json" }</w:instrText>
      </w:r>
      <w:r w:rsidRPr="00EC576B">
        <w:rPr>
          <w:highlight w:val="yellow"/>
        </w:rPr>
        <w:fldChar w:fldCharType="separate"/>
      </w:r>
      <w:r w:rsidR="00050DCB" w:rsidRPr="00EC576B">
        <w:rPr>
          <w:noProof/>
          <w:highlight w:val="yellow"/>
        </w:rPr>
        <w:t>[28]</w:t>
      </w:r>
      <w:r w:rsidRPr="00EC576B">
        <w:rPr>
          <w:highlight w:val="yellow"/>
        </w:rPr>
        <w:fldChar w:fldCharType="end"/>
      </w:r>
      <w:r w:rsidR="00050DCB" w:rsidRPr="00EC576B">
        <w:rPr>
          <w:highlight w:val="yellow"/>
        </w:rPr>
        <w:t>:</w:t>
      </w:r>
      <w:r w:rsidR="00050DCB" w:rsidRPr="00050DCB">
        <w:t>One of the commonly used approaches to avoid the short circuit of power devices for pulse-width-modulation (PWM) inverters is to add dead-time into the control signals. The drawback of this approach is that severe distortion in phase currents and output voltages may occur. This paper proposes an adaptive-linear-neuron based nonlinearity compensation strategy to cope with the disturbance voltage caused by dead-time effects. In particular, by minimizing the feedback d-axis current error, the amplitude of disturbance compensation voltage Vdead is self-tuned using the least mean square algorithm. The dead-time compensation method developed in this paper does not need any information about electric parameters and phase current polarity. Moreover, the proposed approach is also free of complex mathematical computations and additional hardware. Experimental results indicate that the proposed dead-time compensation approach is feasible.</w:t>
      </w:r>
    </w:p>
    <w:p w:rsidR="00484402" w:rsidRDefault="00E50751" w:rsidP="00484402">
      <w:r>
        <w:fldChar w:fldCharType="begin" w:fldLock="1"/>
      </w:r>
      <w:r w:rsidR="00484402">
        <w:instrText>ADDIN CSL_CITATION { "citationItems" : [ { "id" : "ITEM-1", "itemData" : { "DOI" : "10.1109/ITEC.2016.7520282", "ISBN" : "9781509004034", "abstract"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 "author" : [ { "dropping-particle" : "", "family" : "Eull", "given" : "Michael", "non-dropping-particle" : "", "parse-names" : false, "suffix" : "" }, { "dropping-particle" : "", "family" : "Preindl", "given" : "Matthias", "non-dropping-particle" : "", "parse-names" : false, "suffix" : "" }, { "dropping-particle" : "", "family" : "Emadi", "given" : "Ali", "non-dropping-particle" : "", "parse-names" : false, "suffix" : "" } ], "container-title" : "2016 IEEE Transportation Electrification Conference and Expo (ITEC)", "id" : "ITEM-1", "issued" : { "date-parts" : [ [ "2016" ] ] }, "page" : "1-6", "title" : "Analysis and Design of a High Efficiency, High Power Density Three-Phase Silicon Carbide Inverter", "type" : "article-journal" }, "uris" : [ "http://www.mendeley.com/documents/?uuid=c809f649-e419-4347-bcd9-aaefa916ac17" ] } ], "mendeley" : { "formattedCitation" : "[29]", "plainTextFormattedCitation" : "[29]", "previouslyFormattedCitation" : "[29]" }, "properties" : {  }, "schema" : "https://github.com/citation-style-language/schema/raw/master/csl-citation.json" }</w:instrText>
      </w:r>
      <w:r>
        <w:fldChar w:fldCharType="separate"/>
      </w:r>
      <w:r w:rsidR="00484402" w:rsidRPr="00484402">
        <w:rPr>
          <w:noProof/>
        </w:rPr>
        <w:t>[29]</w:t>
      </w:r>
      <w:r>
        <w:fldChar w:fldCharType="end"/>
      </w:r>
      <w:r w:rsidR="00484402">
        <w:t xml:space="preserve"> : This paper discusses a design methodology for high power density converter design. The ideas are applicable to any topology and any switching technology. Particular attention is paid to the DC-link capacitors, as they are a regular point of failure and take up a sizeable portion of the volume in converters. In moving to wide-bandgap devices, smaller and more reliable film capacitors can be used by switching faster, thereby increasing the power density. A prototype inverter capable of switching 30kW is built using the discussed ideas and low power experiments show good correlation between the estimated and measured efficiency. A power density of 34kW/L is achieved under rated conditions when switching at 100kHz.</w:t>
      </w:r>
    </w:p>
    <w:p w:rsidR="00D16965" w:rsidRDefault="00E50751" w:rsidP="00D16965">
      <w:r>
        <w:fldChar w:fldCharType="begin" w:fldLock="1"/>
      </w:r>
      <w:r w:rsidR="00D16965">
        <w:instrText>ADDIN CSL_CITATION { "citationItems" : [ { "id" : "ITEM-1", "itemData" : { "author" : [ { "dropping-particle" : "", "family" : "Inverter", "given" : "Single-phase", "non-dropping-particle" : "", "parse-names" : false, "suffix" : "" }, { "dropping-particle" : "", "family" : "Zhao", "given" : "Chongwen", "non-dropping-particle" : "", "parse-names" : false, "suffix" : "" }, { "dropping-particle" : "", "family" : "Member", "given" : "Student", "non-dropping-particle" : "", "parse-names" : false, "suffix" : "" }, { "dropping-particle" : "", "family" : "Trento", "given" : "Bradford", "non-dropping-particle" : "", "parse-names" : false, "suffix" : "" }, { "dropping-particle" : "", "family" : "Jiang", "given" : "Ling", "non-dropping-particle" : "", "parse-names" : false, "suffix" : "" }, { "dropping-particle" : "", "family" : "Member", "given" : "Student", "non-dropping-particle" : "", "parse-names" : false, "suffix" : "" }, { "dropping-particle" : "", "family" : "Jones", "given" : "Edward A", "non-dropping-particle" : "", "parse-names" : false, "suffix" : "" }, { "dropping-particle" : "", "family" : "Member", "given" : "Student", "non-dropping-particle" : "", "parse-names" : false, "suffix" : "" }, { "dropping-particle" : "", "family" : "Liu", "given" : "Bo", "non-dropping-particle" : "", "parse-names" : false, "suffix" : "" }, { "dropping-particle" : "", "family" : "Member", "given" : "Student", "non-dropping-particle" : "", "parse-names" : false, "suffix" : "" }, { "dropping-particle" : "", "family" : "Zhang", "given" : "Zheyu", "non-dropping-particle" : "", "parse-names" : false, "suffix" : "" }, { "dropping-particle" : "", "family" : "Costinett", "given" : "Daniel", "non-dropping-particle" : "", "parse-names" : false, "suffix" : "" }, { "dropping-particle" : "", "family" : "Wang", "given" : "Fei Fred", "non-dropping-particle" : "", "parse-names" : false, "suffix" : "" }, { "dropping-particle" : "", "family" : "Tolbert", "given" : "Leon M", "non-dropping-particle" : "", "parse-names" : false, "suffix" : "" }, { "dropping-particle" : "", "family" : "Jansen", "given" : "John F", "non-dropping-particle" : "", "parse-names" : false, "suffix" : "" }, { "dropping-particle" : "", "family" : "Kress", "given" : "Reid", "non-dropping-particle" : "", "parse-names" : false, "suffix" : "" }, { "dropping-particle" : "", "family" : "Langley", "given" : "Rick", "non-dropping-particle" : "", "parse-names" : false, "suffix" : "" } ], "id" : "ITEM-1", "issue" : "3", "issued" : { "date-parts" : [ [ "2016" ] ] }, "page" : "824-840", "title" : "Design and Implementation of a GaN-Based, 100-kHz, 102-W/in3 Single-Phase Inverter", "type" : "article-journal", "volume" : "4" }, "uris" : [ "http://www.mendeley.com/documents/?uuid=fa24ced2-48e8-4f15-9783-5bcea97ddb2f" ] } ], "mendeley" : { "formattedCitation" : "[30]", "plainTextFormattedCitation" : "[30]", "previouslyFormattedCitation" : "[30]" }, "properties" : {  }, "schema" : "https://github.com/citation-style-language/schema/raw/master/csl-citation.json" }</w:instrText>
      </w:r>
      <w:r>
        <w:fldChar w:fldCharType="separate"/>
      </w:r>
      <w:r w:rsidR="00D16965" w:rsidRPr="00D16965">
        <w:rPr>
          <w:noProof/>
        </w:rPr>
        <w:t>[30]</w:t>
      </w:r>
      <w:r>
        <w:fldChar w:fldCharType="end"/>
      </w:r>
      <w:r w:rsidR="00D16965">
        <w:t xml:space="preserve"> : High power density is a desirable feature of power electronics design, which prompts economic incentives for indus- trial applications. In this paper, a gallium nitride (GaN)-based 2-kVA single-phase inverter design was developed for the Google Little Box Challenge, which achieves a 102-W/in3 power density. First, the static and dynamic temperature-dependent character- istics of multiple SiC and enhancement-mode GaN FETs are investigated and compared. Based on the device testing results, several topologies of the inverter stage and different power decoupling solutions are compared with respect to the device volume, efficiency, and thermal requirements. Moreover, some design approaches for magnetic devices and the implementation of gate drives for GaN devices are discussed in this paper, which enable a compact and robust system. Finally, a dc notch filter and a hard switching full-bridge converter are combined as the proposed design for the prototype. A 2-kVA prototype is demonstrated, which meets the volume, efficiency, and thermal requirements. The performance of the prototype is verified by the experimental results.</w:t>
      </w:r>
    </w:p>
    <w:p w:rsidR="00D16965" w:rsidRDefault="00D16965" w:rsidP="00484402"/>
    <w:p w:rsidR="003507B3" w:rsidRDefault="003507B3" w:rsidP="00664219">
      <w:r>
        <w:br w:type="page"/>
      </w:r>
    </w:p>
    <w:p w:rsidR="00D16965" w:rsidRPr="00D16965" w:rsidRDefault="00E50751" w:rsidP="00D16965">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D16965" w:rsidRPr="00D16965">
        <w:rPr>
          <w:rFonts w:ascii="Calibri" w:hAnsi="Calibri" w:cs="Times New Roman"/>
          <w:noProof/>
          <w:szCs w:val="24"/>
        </w:rPr>
        <w:t>[1]</w:t>
      </w:r>
      <w:r w:rsidR="00D16965" w:rsidRPr="00D16965">
        <w:rPr>
          <w:rFonts w:ascii="Calibri" w:hAnsi="Calibri" w:cs="Times New Roman"/>
          <w:noProof/>
          <w:szCs w:val="24"/>
        </w:rPr>
        <w:tab/>
        <w:t xml:space="preserve">H. Meşe and I. Çadırcı, “Natural-air-cooled 5 kVA single-phase GaN inverter with paralleled multilayer PCB magnetics,” </w:t>
      </w:r>
      <w:r w:rsidR="00D16965" w:rsidRPr="00D16965">
        <w:rPr>
          <w:rFonts w:ascii="Calibri" w:hAnsi="Calibri" w:cs="Times New Roman"/>
          <w:i/>
          <w:iCs/>
          <w:noProof/>
          <w:szCs w:val="24"/>
        </w:rPr>
        <w:t>J. Eng.</w:t>
      </w:r>
      <w:r w:rsidR="00D16965"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w:t>
      </w:r>
      <w:r w:rsidRPr="00D16965">
        <w:rPr>
          <w:rFonts w:ascii="Calibri" w:hAnsi="Calibri" w:cs="Times New Roman"/>
          <w:noProof/>
          <w:szCs w:val="24"/>
        </w:rPr>
        <w:tab/>
        <w:t>M. Habibullah, “Simplified Finite-State Predictive Torque Control Strategies for Induction Motor Drives,”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3]</w:t>
      </w:r>
      <w:r w:rsidRPr="00D16965">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D16965">
        <w:rPr>
          <w:rFonts w:ascii="Calibri" w:hAnsi="Calibri" w:cs="Times New Roman"/>
          <w:i/>
          <w:iCs/>
          <w:noProof/>
          <w:szCs w:val="24"/>
        </w:rPr>
        <w:t>IEEE Int. Symp. Electromagn. Compat.</w:t>
      </w:r>
      <w:r w:rsidRPr="00D16965">
        <w:rPr>
          <w:rFonts w:ascii="Calibri" w:hAnsi="Calibri" w:cs="Times New Roman"/>
          <w:noProof/>
          <w:szCs w:val="24"/>
        </w:rPr>
        <w:t>, vol. 3, pp. 55–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4]</w:t>
      </w:r>
      <w:r w:rsidRPr="00D16965">
        <w:rPr>
          <w:rFonts w:ascii="Calibri" w:hAnsi="Calibri" w:cs="Times New Roman"/>
          <w:noProof/>
          <w:szCs w:val="24"/>
        </w:rPr>
        <w:tab/>
        <w:t xml:space="preserve">D. Han, S. Li, Y. Wu, W. Choi, and B. Sarlioglu, “Comparative Analysis on Conducted CM EMI Emission of Motor Drives: WBG Versus Si Devices,” </w:t>
      </w:r>
      <w:r w:rsidRPr="00D16965">
        <w:rPr>
          <w:rFonts w:ascii="Calibri" w:hAnsi="Calibri" w:cs="Times New Roman"/>
          <w:i/>
          <w:iCs/>
          <w:noProof/>
          <w:szCs w:val="24"/>
        </w:rPr>
        <w:t>IEEE Trans. Ind. Electron.</w:t>
      </w:r>
      <w:r w:rsidRPr="00D16965">
        <w:rPr>
          <w:rFonts w:ascii="Calibri" w:hAnsi="Calibri" w:cs="Times New Roman"/>
          <w:noProof/>
          <w:szCs w:val="24"/>
        </w:rPr>
        <w:t>, vol. 64, no. 10, pp. 8353–836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5]</w:t>
      </w:r>
      <w:r w:rsidRPr="00D16965">
        <w:rPr>
          <w:rFonts w:ascii="Calibri" w:hAnsi="Calibri" w:cs="Times New Roman"/>
          <w:noProof/>
          <w:szCs w:val="24"/>
        </w:rPr>
        <w:tab/>
        <w:t xml:space="preserve">A. Morya, M. Moosavi, M. C. Gardner, and H. A. Toliyat, “Applications of Wide Bandgap (WBG) devices in AC electric drives: A technology status review,” </w:t>
      </w:r>
      <w:r w:rsidRPr="00D16965">
        <w:rPr>
          <w:rFonts w:ascii="Calibri" w:hAnsi="Calibri" w:cs="Times New Roman"/>
          <w:i/>
          <w:iCs/>
          <w:noProof/>
          <w:szCs w:val="24"/>
        </w:rPr>
        <w:t>2017 IEEE Int. Electr. Mach. Drives Conf. IEMDC 2017</w:t>
      </w:r>
      <w:r w:rsidRPr="00D16965">
        <w:rPr>
          <w:rFonts w:ascii="Calibri" w:hAnsi="Calibri" w:cs="Times New Roman"/>
          <w:noProof/>
          <w:szCs w:val="24"/>
        </w:rPr>
        <w:t>,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6]</w:t>
      </w:r>
      <w:r w:rsidRPr="00D16965">
        <w:rPr>
          <w:rFonts w:ascii="Calibri" w:hAnsi="Calibri" w:cs="Times New Roman"/>
          <w:noProof/>
          <w:szCs w:val="24"/>
        </w:rPr>
        <w:tab/>
        <w:t>S. Ding, M. Ding, J. Hang, Q. Wang, and P. Zhang, “Loss Reduction of Permanent Magnet Synchronous Machines based on Decoupling Control Strategy,” pp. 2–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7]</w:t>
      </w:r>
      <w:r w:rsidRPr="00D16965">
        <w:rPr>
          <w:rFonts w:ascii="Calibri" w:hAnsi="Calibri" w:cs="Times New Roman"/>
          <w:noProof/>
          <w:szCs w:val="24"/>
        </w:rPr>
        <w:tab/>
        <w:t>J. Lautner and B. Piepenbreier, “Performance Comparison of Cascode GaN HEMT and Si MOSFET based Inverter for Motor Drive Applications,” no. December, pp. 81–8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8]</w:t>
      </w:r>
      <w:r w:rsidRPr="00D16965">
        <w:rPr>
          <w:rFonts w:ascii="Calibri" w:hAnsi="Calibri" w:cs="Times New Roman"/>
          <w:noProof/>
          <w:szCs w:val="24"/>
        </w:rPr>
        <w:tab/>
        <w:t xml:space="preserve">S. J. Chee, J. Kim, and S. K. Sul, “Dead-time compensation based on pole voltage measurement,” </w:t>
      </w:r>
      <w:r w:rsidRPr="00D16965">
        <w:rPr>
          <w:rFonts w:ascii="Calibri" w:hAnsi="Calibri" w:cs="Times New Roman"/>
          <w:i/>
          <w:iCs/>
          <w:noProof/>
          <w:szCs w:val="24"/>
        </w:rPr>
        <w:t>2015 IEEE Energy Convers. Congr. Expo. ECCE 2015</w:t>
      </w:r>
      <w:r w:rsidRPr="00D16965">
        <w:rPr>
          <w:rFonts w:ascii="Calibri" w:hAnsi="Calibri" w:cs="Times New Roman"/>
          <w:noProof/>
          <w:szCs w:val="24"/>
        </w:rPr>
        <w:t>, pp. 1549–1555, 2015.</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9]</w:t>
      </w:r>
      <w:r w:rsidRPr="00D16965">
        <w:rPr>
          <w:rFonts w:ascii="Calibri" w:hAnsi="Calibri" w:cs="Times New Roman"/>
          <w:noProof/>
          <w:szCs w:val="24"/>
        </w:rPr>
        <w:tab/>
        <w:t>J. Lautner and B. Piepenbreier, “High Efficiency Three-Phase-Inverter with 650 V GaN HEMTs,” no. May, pp. 10–12,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0]</w:t>
      </w:r>
      <w:r w:rsidRPr="00D16965">
        <w:rPr>
          <w:rFonts w:ascii="Calibri" w:hAnsi="Calibri" w:cs="Times New Roman"/>
          <w:noProof/>
          <w:szCs w:val="24"/>
        </w:rPr>
        <w:tab/>
        <w:t>H. Li, X. Li, Z. Zhang, C. Yao, and J. Wang, “Design Consideration of High Power GaN Inverter,” pp. 23–29,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1]</w:t>
      </w:r>
      <w:r w:rsidRPr="00D16965">
        <w:rPr>
          <w:rFonts w:ascii="Calibri" w:hAnsi="Calibri" w:cs="Times New Roman"/>
          <w:noProof/>
          <w:szCs w:val="24"/>
        </w:rPr>
        <w:tab/>
        <w:t xml:space="preserve">K. Lee and J. I. Ha, “Dynamic decoupling control method for PMSM drive with cross-coupling inductanc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pp. 563–569,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2]</w:t>
      </w:r>
      <w:r w:rsidRPr="00D16965">
        <w:rPr>
          <w:rFonts w:ascii="Calibri" w:hAnsi="Calibri" w:cs="Times New Roman"/>
          <w:noProof/>
          <w:szCs w:val="24"/>
        </w:rPr>
        <w:tab/>
        <w:t xml:space="preserve">M. H. Ho and Y. S. Lai, “Controller design of servo drives for bandwidth improvement,”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52–5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3]</w:t>
      </w:r>
      <w:r w:rsidRPr="00D16965">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4]</w:t>
      </w:r>
      <w:r w:rsidRPr="00D16965">
        <w:rPr>
          <w:rFonts w:ascii="Calibri" w:hAnsi="Calibri" w:cs="Times New Roman"/>
          <w:noProof/>
          <w:szCs w:val="24"/>
        </w:rPr>
        <w:tab/>
        <w:t xml:space="preserve">H. Li, X. Zhang, and Z. Zhang, “Design of a 10 kW GaN-Based High Power Density Three-Phase Inverter,” </w:t>
      </w:r>
      <w:r w:rsidRPr="00D16965">
        <w:rPr>
          <w:rFonts w:ascii="Calibri" w:hAnsi="Calibri" w:cs="Times New Roman"/>
          <w:i/>
          <w:iCs/>
          <w:noProof/>
          <w:szCs w:val="24"/>
        </w:rPr>
        <w:t>Energy Convers. Congr. Expo.</w:t>
      </w:r>
      <w:r w:rsidRPr="00D16965">
        <w:rPr>
          <w:rFonts w:ascii="Calibri" w:hAnsi="Calibri" w:cs="Times New Roman"/>
          <w:noProof/>
          <w:szCs w:val="24"/>
        </w:rPr>
        <w:t>,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5]</w:t>
      </w:r>
      <w:r w:rsidRPr="00D16965">
        <w:rPr>
          <w:rFonts w:ascii="Calibri" w:hAnsi="Calibri" w:cs="Times New Roman"/>
          <w:noProof/>
          <w:szCs w:val="24"/>
        </w:rPr>
        <w:tab/>
        <w:t>Y. Wang, S. Member, W. Xie, and X. Wang, “Strategy for Voltage Source Inverters,” vol. 65, no. 1, pp. 59–66, 2018.</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6]</w:t>
      </w:r>
      <w:r w:rsidRPr="00D16965">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D16965">
        <w:rPr>
          <w:rFonts w:ascii="Calibri" w:hAnsi="Calibri" w:cs="Times New Roman"/>
          <w:i/>
          <w:iCs/>
          <w:noProof/>
          <w:szCs w:val="24"/>
        </w:rPr>
        <w:t>IEEE Trans. Power Electron.</w:t>
      </w:r>
      <w:r w:rsidRPr="00D16965">
        <w:rPr>
          <w:rFonts w:ascii="Calibri" w:hAnsi="Calibri" w:cs="Times New Roman"/>
          <w:noProof/>
          <w:szCs w:val="24"/>
        </w:rPr>
        <w:t>, vol. 33, no. 5, pp. 4261–4273,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7]</w:t>
      </w:r>
      <w:r w:rsidRPr="00D16965">
        <w:rPr>
          <w:rFonts w:ascii="Calibri" w:hAnsi="Calibri" w:cs="Times New Roman"/>
          <w:noProof/>
          <w:szCs w:val="24"/>
        </w:rPr>
        <w:tab/>
        <w:t>K. Yang, M. Yang, Z. Lang, and D. Xu, “An Adaptive Dead-time Compensation Method based on Predictive Current Control,” vol. 1, no. I, pp. 1–5,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8]</w:t>
      </w:r>
      <w:r w:rsidRPr="00D16965">
        <w:rPr>
          <w:rFonts w:ascii="Calibri" w:hAnsi="Calibri" w:cs="Times New Roman"/>
          <w:noProof/>
          <w:szCs w:val="24"/>
        </w:rPr>
        <w:tab/>
        <w:t xml:space="preserve">U. Abronzini, C. Attaianese, M. D’Arpino, M. Di Monaco, V. Nardi, and G. Tomasso, “Dead time and nonlinearities compensation for VSI feeding AC drives,” </w:t>
      </w:r>
      <w:r w:rsidRPr="00D16965">
        <w:rPr>
          <w:rFonts w:ascii="Calibri" w:hAnsi="Calibri" w:cs="Times New Roman"/>
          <w:i/>
          <w:iCs/>
          <w:noProof/>
          <w:szCs w:val="24"/>
        </w:rPr>
        <w:t>IEEE Int. Symp. Ind. Electron.</w:t>
      </w:r>
      <w:r w:rsidRPr="00D16965">
        <w:rPr>
          <w:rFonts w:ascii="Calibri" w:hAnsi="Calibri" w:cs="Times New Roman"/>
          <w:noProof/>
          <w:szCs w:val="24"/>
        </w:rPr>
        <w:t>, pp. 271–276, 2017.</w:t>
      </w:r>
      <w:r w:rsidR="00461DE5">
        <w:rPr>
          <w:rFonts w:ascii="Calibri" w:hAnsi="Calibri" w:cs="Times New Roman"/>
          <w:noProof/>
          <w:szCs w:val="24"/>
        </w:rPr>
        <w:t>s</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19]</w:t>
      </w:r>
      <w:r w:rsidRPr="00D16965">
        <w:rPr>
          <w:rFonts w:ascii="Calibri" w:hAnsi="Calibri" w:cs="Times New Roman"/>
          <w:noProof/>
          <w:szCs w:val="24"/>
        </w:rPr>
        <w:tab/>
        <w:t xml:space="preserve">L. Buchta and L. Otava, “Adaptive compensation of inverter non-linearities based on the Kalman filter,” </w:t>
      </w:r>
      <w:r w:rsidRPr="00D16965">
        <w:rPr>
          <w:rFonts w:ascii="Calibri" w:hAnsi="Calibri" w:cs="Times New Roman"/>
          <w:i/>
          <w:iCs/>
          <w:noProof/>
          <w:szCs w:val="24"/>
        </w:rPr>
        <w:t>IECON Proc. (Industrial Electron. Conf.</w:t>
      </w:r>
      <w:r w:rsidRPr="00D16965">
        <w:rPr>
          <w:rFonts w:ascii="Calibri" w:hAnsi="Calibri" w:cs="Times New Roman"/>
          <w:noProof/>
          <w:szCs w:val="24"/>
        </w:rPr>
        <w:t>, pp. 4301–430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0]</w:t>
      </w:r>
      <w:r w:rsidRPr="00D16965">
        <w:rPr>
          <w:rFonts w:ascii="Calibri" w:hAnsi="Calibri" w:cs="Times New Roman"/>
          <w:noProof/>
          <w:szCs w:val="24"/>
        </w:rPr>
        <w:tab/>
        <w:t xml:space="preserve">Z. Tang and B. Akin, “Compensation of dead-time effects based on revised repetitive controller for PMSM drives,” </w:t>
      </w:r>
      <w:r w:rsidRPr="00D16965">
        <w:rPr>
          <w:rFonts w:ascii="Calibri" w:hAnsi="Calibri" w:cs="Times New Roman"/>
          <w:i/>
          <w:iCs/>
          <w:noProof/>
          <w:szCs w:val="24"/>
        </w:rPr>
        <w:t>Conf. Proc. - IEEE Appl. Power Electron. Conf. Expo. - APEC</w:t>
      </w:r>
      <w:r w:rsidRPr="00D16965">
        <w:rPr>
          <w:rFonts w:ascii="Calibri" w:hAnsi="Calibri" w:cs="Times New Roman"/>
          <w:noProof/>
          <w:szCs w:val="24"/>
        </w:rPr>
        <w:t>, vol. 32, no. 3, pp. 2730–273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1]</w:t>
      </w:r>
      <w:r w:rsidRPr="00D16965">
        <w:rPr>
          <w:rFonts w:ascii="Calibri" w:hAnsi="Calibri" w:cs="Times New Roman"/>
          <w:noProof/>
          <w:szCs w:val="24"/>
        </w:rPr>
        <w:tab/>
        <w:t xml:space="preserve">B. Kim and S. Sui, “li </w:t>
      </w:r>
      <w:r w:rsidRPr="00D16965">
        <w:rPr>
          <w:rFonts w:ascii="Calibri" w:hAnsi="Calibri" w:cs="Tahoma"/>
          <w:noProof/>
          <w:szCs w:val="24"/>
        </w:rPr>
        <w:t>�</w:t>
      </w:r>
      <w:r w:rsidRPr="00D16965">
        <w:rPr>
          <w:rFonts w:ascii="Calibri" w:hAnsi="Calibri" w:cs="Times New Roman"/>
          <w:noProof/>
          <w:szCs w:val="24"/>
        </w:rPr>
        <w:t xml:space="preserve"> , l J l l v â€</w:t>
      </w:r>
      <w:r w:rsidRPr="00D16965">
        <w:rPr>
          <w:rFonts w:ascii="Calibri" w:hAnsi="Calibri" w:cs="Times New Roman"/>
          <w:noProof/>
          <w:szCs w:val="24"/>
          <w:vertAlign w:val="superscript"/>
        </w:rPr>
        <w:t>TM</w:t>
      </w:r>
      <w:r w:rsidRPr="00D16965">
        <w:rPr>
          <w:rFonts w:ascii="Calibri" w:hAnsi="Calibri" w:cs="Times New Roman"/>
          <w:noProof/>
          <w:szCs w:val="24"/>
        </w:rPr>
        <w:t xml:space="preserve"> li </w:t>
      </w:r>
      <w:r w:rsidRPr="00D16965">
        <w:rPr>
          <w:rFonts w:ascii="Calibri" w:hAnsi="Calibri" w:cs="Tahoma"/>
          <w:noProof/>
          <w:szCs w:val="24"/>
        </w:rPr>
        <w:t>�</w:t>
      </w:r>
      <w:r w:rsidRPr="00D16965">
        <w:rPr>
          <w:rFonts w:ascii="Calibri" w:hAnsi="Calibri" w:cs="Times New Roman"/>
          <w:noProof/>
          <w:szCs w:val="24"/>
        </w:rPr>
        <w:t xml:space="preserve"> , l J,” pp. 2171–21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lastRenderedPageBreak/>
        <w:t>[22]</w:t>
      </w:r>
      <w:r w:rsidRPr="00D16965">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4, no. 5, pp. 3537–3547,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3]</w:t>
      </w:r>
      <w:r w:rsidRPr="00D16965">
        <w:rPr>
          <w:rFonts w:ascii="Calibri" w:hAnsi="Calibri" w:cs="Times New Roman"/>
          <w:noProof/>
          <w:szCs w:val="24"/>
        </w:rPr>
        <w:tab/>
        <w:t>Z. Tang, S. Member, B. Akin, and S. Mmeber, “A New LMS Based Algorithm to Suppress Dead- Time Effects in PMSM V / f Drives,” pp. 3156–3162,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4]</w:t>
      </w:r>
      <w:r w:rsidRPr="00D16965">
        <w:rPr>
          <w:rFonts w:ascii="Calibri" w:hAnsi="Calibri" w:cs="Times New Roman"/>
          <w:noProof/>
          <w:szCs w:val="24"/>
        </w:rPr>
        <w:tab/>
        <w:t xml:space="preserve">D. Han, S. Li, W. Choi, and B. Sarlioglu, “Design, implementation, and evaluation of a GaN-based four-leg inverter with minimal common mode voltage generation,” </w:t>
      </w:r>
      <w:r w:rsidRPr="00D16965">
        <w:rPr>
          <w:rFonts w:ascii="Calibri" w:hAnsi="Calibri" w:cs="Times New Roman"/>
          <w:i/>
          <w:iCs/>
          <w:noProof/>
          <w:szCs w:val="24"/>
        </w:rPr>
        <w:t>2017 IEEE Energy Convers. Congr. Expo. ECCE 2017</w:t>
      </w:r>
      <w:r w:rsidRPr="00D16965">
        <w:rPr>
          <w:rFonts w:ascii="Calibri" w:hAnsi="Calibri" w:cs="Times New Roman"/>
          <w:noProof/>
          <w:szCs w:val="24"/>
        </w:rPr>
        <w:t>, vol. 2017–Janua, pp. 5383–5388,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5]</w:t>
      </w:r>
      <w:r w:rsidRPr="00D16965">
        <w:rPr>
          <w:rFonts w:ascii="Calibri" w:hAnsi="Calibri" w:cs="Times New Roman"/>
          <w:noProof/>
          <w:szCs w:val="24"/>
        </w:rPr>
        <w:tab/>
        <w:t>S. Mir, J. Neely, and S. S.- Ieee, “High performance 12 kW motor and drive for modern aircrafts,” pp. 5453–546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6]</w:t>
      </w:r>
      <w:r w:rsidRPr="00D16965">
        <w:rPr>
          <w:rFonts w:ascii="Calibri" w:hAnsi="Calibri" w:cs="Times New Roman"/>
          <w:noProof/>
          <w:szCs w:val="24"/>
        </w:rPr>
        <w:tab/>
        <w:t xml:space="preserve">T. Turker, U. Buyukkeles, and A. F. Bakan, “A Robust Predictive Current Controller for PMSM Drives,” </w:t>
      </w:r>
      <w:r w:rsidRPr="00D16965">
        <w:rPr>
          <w:rFonts w:ascii="Calibri" w:hAnsi="Calibri" w:cs="Times New Roman"/>
          <w:i/>
          <w:iCs/>
          <w:noProof/>
          <w:szCs w:val="24"/>
        </w:rPr>
        <w:t>IEEE Trans. Ind. Electron.</w:t>
      </w:r>
      <w:r w:rsidRPr="00D16965">
        <w:rPr>
          <w:rFonts w:ascii="Calibri" w:hAnsi="Calibri" w:cs="Times New Roman"/>
          <w:noProof/>
          <w:szCs w:val="24"/>
        </w:rPr>
        <w:t>, vol. 63, no. 6, pp. 3906–3914, 2016.</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7]</w:t>
      </w:r>
      <w:r w:rsidRPr="00D16965">
        <w:rPr>
          <w:rFonts w:ascii="Calibri" w:hAnsi="Calibri" w:cs="Times New Roman"/>
          <w:noProof/>
          <w:szCs w:val="24"/>
        </w:rPr>
        <w:tab/>
        <w:t xml:space="preserve">F. Marignetti, G. Volpe, C. Cecati, and S. M. Mirimani, “Electromagnetic Design and Modeling of a Two Phase Axial Flux Printed Circuit Board Motor,” </w:t>
      </w:r>
      <w:r w:rsidRPr="00D16965">
        <w:rPr>
          <w:rFonts w:ascii="Calibri" w:hAnsi="Calibri" w:cs="Times New Roman"/>
          <w:i/>
          <w:iCs/>
          <w:noProof/>
          <w:szCs w:val="24"/>
        </w:rPr>
        <w:t>IEEE Trans. Ind. Electron.</w:t>
      </w:r>
      <w:r w:rsidRPr="00D16965">
        <w:rPr>
          <w:rFonts w:ascii="Calibri" w:hAnsi="Calibri" w:cs="Times New Roman"/>
          <w:noProof/>
          <w:szCs w:val="24"/>
        </w:rPr>
        <w:t>, vol. 65, no. 1, pp. 67–76,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8]</w:t>
      </w:r>
      <w:r w:rsidRPr="00D16965">
        <w:rPr>
          <w:rFonts w:ascii="Calibri" w:hAnsi="Calibri" w:cs="Times New Roman"/>
          <w:noProof/>
          <w:szCs w:val="24"/>
        </w:rPr>
        <w:tab/>
        <w:t xml:space="preserve">Y. C. Pai, J. P. Chang, M. Y. Cheng, and T. J. Liang, “Dead-time effects compensation for PMSM drives - An adaptive linear neuron approach,” </w:t>
      </w:r>
      <w:r w:rsidRPr="00D16965">
        <w:rPr>
          <w:rFonts w:ascii="Calibri" w:hAnsi="Calibri" w:cs="Times New Roman"/>
          <w:i/>
          <w:iCs/>
          <w:noProof/>
          <w:szCs w:val="24"/>
        </w:rPr>
        <w:t>2017 IEEE 3rd Int. Futur. Energy Electron. Conf. ECCE Asia, IFEEC - ECCE Asia 2017</w:t>
      </w:r>
      <w:r w:rsidRPr="00D16965">
        <w:rPr>
          <w:rFonts w:ascii="Calibri" w:hAnsi="Calibri" w:cs="Times New Roman"/>
          <w:noProof/>
          <w:szCs w:val="24"/>
        </w:rPr>
        <w:t>, pp. 1025–1030, 2017.</w:t>
      </w:r>
    </w:p>
    <w:p w:rsidR="00D16965" w:rsidRPr="00D16965" w:rsidRDefault="00D16965" w:rsidP="00D16965">
      <w:pPr>
        <w:widowControl w:val="0"/>
        <w:autoSpaceDE w:val="0"/>
        <w:autoSpaceDN w:val="0"/>
        <w:adjustRightInd w:val="0"/>
        <w:spacing w:after="0" w:line="240" w:lineRule="auto"/>
        <w:ind w:left="640" w:hanging="640"/>
        <w:rPr>
          <w:rFonts w:ascii="Calibri" w:hAnsi="Calibri" w:cs="Times New Roman"/>
          <w:noProof/>
          <w:szCs w:val="24"/>
        </w:rPr>
      </w:pPr>
      <w:r w:rsidRPr="00D16965">
        <w:rPr>
          <w:rFonts w:ascii="Calibri" w:hAnsi="Calibri" w:cs="Times New Roman"/>
          <w:noProof/>
          <w:szCs w:val="24"/>
        </w:rPr>
        <w:t>[29]</w:t>
      </w:r>
      <w:r w:rsidRPr="00D16965">
        <w:rPr>
          <w:rFonts w:ascii="Calibri" w:hAnsi="Calibri" w:cs="Times New Roman"/>
          <w:noProof/>
          <w:szCs w:val="24"/>
        </w:rPr>
        <w:tab/>
        <w:t xml:space="preserve">M. Eull, M. Preindl, and A. Emadi, “Analysis and Design of a High Efficiency, High Power Density Three-Phase Silicon Carbide Inverter,” </w:t>
      </w:r>
      <w:r w:rsidRPr="00D16965">
        <w:rPr>
          <w:rFonts w:ascii="Calibri" w:hAnsi="Calibri" w:cs="Times New Roman"/>
          <w:i/>
          <w:iCs/>
          <w:noProof/>
          <w:szCs w:val="24"/>
        </w:rPr>
        <w:t>2016 IEEE Transp. Electrif. Conf. Expo</w:t>
      </w:r>
      <w:r w:rsidRPr="00D16965">
        <w:rPr>
          <w:rFonts w:ascii="Calibri" w:hAnsi="Calibri" w:cs="Times New Roman"/>
          <w:noProof/>
          <w:szCs w:val="24"/>
        </w:rPr>
        <w:t>, pp. 1–6, 2016.</w:t>
      </w:r>
    </w:p>
    <w:p w:rsidR="00D16965" w:rsidRPr="00D16965" w:rsidRDefault="00D16965" w:rsidP="00D16965">
      <w:pPr>
        <w:widowControl w:val="0"/>
        <w:autoSpaceDE w:val="0"/>
        <w:autoSpaceDN w:val="0"/>
        <w:adjustRightInd w:val="0"/>
        <w:spacing w:after="0" w:line="240" w:lineRule="auto"/>
        <w:ind w:left="640" w:hanging="640"/>
        <w:rPr>
          <w:rFonts w:ascii="Calibri" w:hAnsi="Calibri"/>
          <w:noProof/>
        </w:rPr>
      </w:pPr>
      <w:r w:rsidRPr="00D16965">
        <w:rPr>
          <w:rFonts w:ascii="Calibri" w:hAnsi="Calibri" w:cs="Times New Roman"/>
          <w:noProof/>
          <w:szCs w:val="24"/>
        </w:rPr>
        <w:t>[30]</w:t>
      </w:r>
      <w:r w:rsidRPr="00D16965">
        <w:rPr>
          <w:rFonts w:ascii="Calibri" w:hAnsi="Calibri" w:cs="Times New Roman"/>
          <w:noProof/>
          <w:szCs w:val="24"/>
        </w:rPr>
        <w:tab/>
        <w:t>S. Inverter, C. Zhao, S. Member, B. Trento, L. Jiang, S. Member, E. A. Jones, S. Member, B. Liu, S. Member, Z. Zhang, D. Costinett, F. F. Wang, L. M. Tolbert, J. F. Jansen, R. Kress, and R. Langley, “Design and Implementation of a GaN-Based, 100-kHz, 102-W/in3 Single-Phase Inverter,” vol. 4, no. 3, pp. 824–840, 2016.</w:t>
      </w:r>
    </w:p>
    <w:p w:rsidR="003507B3" w:rsidRDefault="00E50751" w:rsidP="00D16965">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8"/>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F1EC5" w:rsidRDefault="009F1EC5" w:rsidP="009B5C0D">
      <w:pPr>
        <w:spacing w:after="0" w:line="240" w:lineRule="auto"/>
      </w:pPr>
      <w:r>
        <w:separator/>
      </w:r>
    </w:p>
  </w:endnote>
  <w:endnote w:type="continuationSeparator" w:id="1">
    <w:p w:rsidR="009F1EC5" w:rsidRDefault="009F1EC5"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685CD0" w:rsidRDefault="00E50751">
        <w:pPr>
          <w:pStyle w:val="Footer"/>
          <w:jc w:val="right"/>
        </w:pPr>
        <w:r>
          <w:fldChar w:fldCharType="begin"/>
        </w:r>
        <w:r w:rsidR="00685CD0">
          <w:instrText xml:space="preserve"> PAGE   \* MERGEFORMAT </w:instrText>
        </w:r>
        <w:r>
          <w:fldChar w:fldCharType="separate"/>
        </w:r>
        <w:r w:rsidR="00BA3C3C">
          <w:rPr>
            <w:noProof/>
          </w:rPr>
          <w:t>1</w:t>
        </w:r>
        <w:r>
          <w:rPr>
            <w:noProof/>
          </w:rPr>
          <w:fldChar w:fldCharType="end"/>
        </w:r>
      </w:p>
    </w:sdtContent>
  </w:sdt>
  <w:p w:rsidR="00685CD0" w:rsidRDefault="00685CD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F1EC5" w:rsidRDefault="009F1EC5" w:rsidP="009B5C0D">
      <w:pPr>
        <w:spacing w:after="0" w:line="240" w:lineRule="auto"/>
      </w:pPr>
      <w:r>
        <w:separator/>
      </w:r>
    </w:p>
  </w:footnote>
  <w:footnote w:type="continuationSeparator" w:id="1">
    <w:p w:rsidR="009F1EC5" w:rsidRDefault="009F1EC5" w:rsidP="009B5C0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C55A8D"/>
    <w:multiLevelType w:val="hybridMultilevel"/>
    <w:tmpl w:val="44585BA0"/>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start w:val="1"/>
      <w:numFmt w:val="bullet"/>
      <w:lvlText w:val=""/>
      <w:lvlJc w:val="left"/>
      <w:pPr>
        <w:ind w:left="2160" w:hanging="360"/>
      </w:pPr>
      <w:rPr>
        <w:rFonts w:ascii="Wingdings" w:hAnsi="Wingdings" w:hint="default"/>
      </w:rPr>
    </w:lvl>
    <w:lvl w:ilvl="3" w:tplc="041F0001">
      <w:start w:val="1"/>
      <w:numFmt w:val="bullet"/>
      <w:lvlText w:val=""/>
      <w:lvlJc w:val="left"/>
      <w:pPr>
        <w:ind w:left="2880" w:hanging="360"/>
      </w:pPr>
      <w:rPr>
        <w:rFonts w:ascii="Symbol" w:hAnsi="Symbol" w:hint="default"/>
      </w:rPr>
    </w:lvl>
    <w:lvl w:ilvl="4" w:tplc="041F0003">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438D4AFF"/>
    <w:multiLevelType w:val="hybridMultilevel"/>
    <w:tmpl w:val="B16635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defaultTabStop w:val="720"/>
  <w:hyphenationZone w:val="425"/>
  <w:characterSpacingControl w:val="doNotCompress"/>
  <w:hdrShapeDefaults>
    <o:shapedefaults v:ext="edit" spidmax="43010"/>
  </w:hdrShapeDefaults>
  <w:footnotePr>
    <w:footnote w:id="0"/>
    <w:footnote w:id="1"/>
  </w:footnotePr>
  <w:endnotePr>
    <w:endnote w:id="0"/>
    <w:endnote w:id="1"/>
  </w:endnotePr>
  <w:compat/>
  <w:rsids>
    <w:rsidRoot w:val="00CF1E05"/>
    <w:rsid w:val="0001747D"/>
    <w:rsid w:val="00026382"/>
    <w:rsid w:val="00026C2B"/>
    <w:rsid w:val="0002798B"/>
    <w:rsid w:val="00044F81"/>
    <w:rsid w:val="00050DCB"/>
    <w:rsid w:val="000664F4"/>
    <w:rsid w:val="00085385"/>
    <w:rsid w:val="00085668"/>
    <w:rsid w:val="0008566D"/>
    <w:rsid w:val="00094925"/>
    <w:rsid w:val="000965BE"/>
    <w:rsid w:val="00131FD1"/>
    <w:rsid w:val="0014046B"/>
    <w:rsid w:val="001434B8"/>
    <w:rsid w:val="001628BB"/>
    <w:rsid w:val="00166030"/>
    <w:rsid w:val="00170072"/>
    <w:rsid w:val="001941ED"/>
    <w:rsid w:val="001945D2"/>
    <w:rsid w:val="00195EDF"/>
    <w:rsid w:val="001B3BD5"/>
    <w:rsid w:val="001B5C25"/>
    <w:rsid w:val="001C4070"/>
    <w:rsid w:val="001D084D"/>
    <w:rsid w:val="001F07F5"/>
    <w:rsid w:val="001F70BD"/>
    <w:rsid w:val="00200EA2"/>
    <w:rsid w:val="002041B5"/>
    <w:rsid w:val="00211F98"/>
    <w:rsid w:val="0023335E"/>
    <w:rsid w:val="00233D1E"/>
    <w:rsid w:val="002545E6"/>
    <w:rsid w:val="00264ABE"/>
    <w:rsid w:val="00280CDB"/>
    <w:rsid w:val="00295FDF"/>
    <w:rsid w:val="00297B08"/>
    <w:rsid w:val="002A7E03"/>
    <w:rsid w:val="002C161B"/>
    <w:rsid w:val="002C2DF5"/>
    <w:rsid w:val="002D4894"/>
    <w:rsid w:val="002F2D80"/>
    <w:rsid w:val="003209B7"/>
    <w:rsid w:val="00334B61"/>
    <w:rsid w:val="003364E5"/>
    <w:rsid w:val="003507B3"/>
    <w:rsid w:val="00352FF1"/>
    <w:rsid w:val="003A32C3"/>
    <w:rsid w:val="003C7390"/>
    <w:rsid w:val="003C7C8B"/>
    <w:rsid w:val="003D2E25"/>
    <w:rsid w:val="003E3D94"/>
    <w:rsid w:val="00400FC2"/>
    <w:rsid w:val="00401791"/>
    <w:rsid w:val="004027D6"/>
    <w:rsid w:val="00407B88"/>
    <w:rsid w:val="00461DE5"/>
    <w:rsid w:val="00483ADD"/>
    <w:rsid w:val="00484402"/>
    <w:rsid w:val="00492C04"/>
    <w:rsid w:val="004B35FE"/>
    <w:rsid w:val="004C64F3"/>
    <w:rsid w:val="004D16C5"/>
    <w:rsid w:val="004D757E"/>
    <w:rsid w:val="004E5F09"/>
    <w:rsid w:val="00520CF1"/>
    <w:rsid w:val="005329D4"/>
    <w:rsid w:val="00541094"/>
    <w:rsid w:val="00551060"/>
    <w:rsid w:val="005604EA"/>
    <w:rsid w:val="00566A44"/>
    <w:rsid w:val="00576D1B"/>
    <w:rsid w:val="005A1F31"/>
    <w:rsid w:val="005A262C"/>
    <w:rsid w:val="005A5630"/>
    <w:rsid w:val="005A7787"/>
    <w:rsid w:val="005B7135"/>
    <w:rsid w:val="005C2F33"/>
    <w:rsid w:val="005D7EFD"/>
    <w:rsid w:val="00650AFF"/>
    <w:rsid w:val="0065207B"/>
    <w:rsid w:val="00660151"/>
    <w:rsid w:val="006640FF"/>
    <w:rsid w:val="00664219"/>
    <w:rsid w:val="00670E1D"/>
    <w:rsid w:val="00676557"/>
    <w:rsid w:val="00685CD0"/>
    <w:rsid w:val="006D72B7"/>
    <w:rsid w:val="00705DA8"/>
    <w:rsid w:val="007347C0"/>
    <w:rsid w:val="0073543A"/>
    <w:rsid w:val="00752A89"/>
    <w:rsid w:val="007616A2"/>
    <w:rsid w:val="00774EA9"/>
    <w:rsid w:val="007957A8"/>
    <w:rsid w:val="007D4D28"/>
    <w:rsid w:val="007D5926"/>
    <w:rsid w:val="007E06C0"/>
    <w:rsid w:val="007E0B5F"/>
    <w:rsid w:val="007E6968"/>
    <w:rsid w:val="00822A65"/>
    <w:rsid w:val="0083407D"/>
    <w:rsid w:val="00834A79"/>
    <w:rsid w:val="008448A2"/>
    <w:rsid w:val="00865F75"/>
    <w:rsid w:val="0087055D"/>
    <w:rsid w:val="008A0268"/>
    <w:rsid w:val="008A124C"/>
    <w:rsid w:val="008A24B0"/>
    <w:rsid w:val="008B5BBD"/>
    <w:rsid w:val="008C5AA6"/>
    <w:rsid w:val="008F27D2"/>
    <w:rsid w:val="00907FFA"/>
    <w:rsid w:val="0093088B"/>
    <w:rsid w:val="00932722"/>
    <w:rsid w:val="009652F3"/>
    <w:rsid w:val="009736A1"/>
    <w:rsid w:val="00981DD4"/>
    <w:rsid w:val="00985017"/>
    <w:rsid w:val="009A2CBD"/>
    <w:rsid w:val="009A5041"/>
    <w:rsid w:val="009A7402"/>
    <w:rsid w:val="009B2814"/>
    <w:rsid w:val="009B5C0D"/>
    <w:rsid w:val="009C4231"/>
    <w:rsid w:val="009E2594"/>
    <w:rsid w:val="009E68E1"/>
    <w:rsid w:val="009F005E"/>
    <w:rsid w:val="009F1EC5"/>
    <w:rsid w:val="009F470A"/>
    <w:rsid w:val="009F728A"/>
    <w:rsid w:val="00A4213C"/>
    <w:rsid w:val="00A4261F"/>
    <w:rsid w:val="00A4675D"/>
    <w:rsid w:val="00A47586"/>
    <w:rsid w:val="00A65097"/>
    <w:rsid w:val="00A75F81"/>
    <w:rsid w:val="00A7666D"/>
    <w:rsid w:val="00A854E8"/>
    <w:rsid w:val="00A86C8D"/>
    <w:rsid w:val="00A95B2F"/>
    <w:rsid w:val="00A95D6F"/>
    <w:rsid w:val="00AA5973"/>
    <w:rsid w:val="00AB1668"/>
    <w:rsid w:val="00AC04EA"/>
    <w:rsid w:val="00AF52B5"/>
    <w:rsid w:val="00B16A39"/>
    <w:rsid w:val="00B53C79"/>
    <w:rsid w:val="00B56B7E"/>
    <w:rsid w:val="00B7393A"/>
    <w:rsid w:val="00B75F71"/>
    <w:rsid w:val="00B82056"/>
    <w:rsid w:val="00B855BB"/>
    <w:rsid w:val="00B95359"/>
    <w:rsid w:val="00BA29ED"/>
    <w:rsid w:val="00BA3C3C"/>
    <w:rsid w:val="00BA7824"/>
    <w:rsid w:val="00BB0D89"/>
    <w:rsid w:val="00BE615C"/>
    <w:rsid w:val="00C1564F"/>
    <w:rsid w:val="00C719E9"/>
    <w:rsid w:val="00C96930"/>
    <w:rsid w:val="00CA1DC1"/>
    <w:rsid w:val="00CF1E05"/>
    <w:rsid w:val="00D16965"/>
    <w:rsid w:val="00D238F5"/>
    <w:rsid w:val="00D30ECB"/>
    <w:rsid w:val="00D34E7A"/>
    <w:rsid w:val="00D41AED"/>
    <w:rsid w:val="00D507C5"/>
    <w:rsid w:val="00D51410"/>
    <w:rsid w:val="00D73B0B"/>
    <w:rsid w:val="00D74DB3"/>
    <w:rsid w:val="00D95A8A"/>
    <w:rsid w:val="00DA5C87"/>
    <w:rsid w:val="00DB023A"/>
    <w:rsid w:val="00DB12E0"/>
    <w:rsid w:val="00DB5208"/>
    <w:rsid w:val="00DC177F"/>
    <w:rsid w:val="00DE7A87"/>
    <w:rsid w:val="00E143EB"/>
    <w:rsid w:val="00E23360"/>
    <w:rsid w:val="00E4564C"/>
    <w:rsid w:val="00E50751"/>
    <w:rsid w:val="00E80C3C"/>
    <w:rsid w:val="00E976E5"/>
    <w:rsid w:val="00EC3419"/>
    <w:rsid w:val="00EC576B"/>
    <w:rsid w:val="00ED6233"/>
    <w:rsid w:val="00F013BA"/>
    <w:rsid w:val="00F10A49"/>
    <w:rsid w:val="00F124B6"/>
    <w:rsid w:val="00F514A8"/>
    <w:rsid w:val="00F60DB1"/>
    <w:rsid w:val="00F61E6E"/>
    <w:rsid w:val="00F76BDF"/>
    <w:rsid w:val="00FB603E"/>
    <w:rsid w:val="00FB7BF5"/>
    <w:rsid w:val="00FC1354"/>
    <w:rsid w:val="00FD22C0"/>
    <w:rsid w:val="00FD42F0"/>
    <w:rsid w:val="00FD66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30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 w:type="paragraph" w:styleId="ListParagraph">
    <w:name w:val="List Paragraph"/>
    <w:basedOn w:val="Normal"/>
    <w:uiPriority w:val="34"/>
    <w:qFormat/>
    <w:rsid w:val="00B855BB"/>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4994495A-7198-4A58-B0F5-3E09EB879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13</Pages>
  <Words>12654</Words>
  <Characters>72133</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183</cp:revision>
  <dcterms:created xsi:type="dcterms:W3CDTF">2018-02-13T17:25:00Z</dcterms:created>
  <dcterms:modified xsi:type="dcterms:W3CDTF">2018-04-2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